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03747" w14:textId="26CC259E" w:rsidR="00295A71" w:rsidRDefault="00295A71">
      <w:pPr>
        <w:pStyle w:val="Standard"/>
        <w:rPr>
          <w:color w:val="000000"/>
          <w:sz w:val="12"/>
          <w:szCs w:val="12"/>
        </w:rPr>
      </w:pPr>
    </w:p>
    <w:p w14:paraId="58655E8E" w14:textId="77777777" w:rsidR="00295A71" w:rsidRDefault="00295A71">
      <w:pPr>
        <w:pStyle w:val="Standard"/>
        <w:rPr>
          <w:color w:val="000000"/>
          <w:sz w:val="12"/>
          <w:szCs w:val="12"/>
        </w:rPr>
      </w:pPr>
    </w:p>
    <w:p w14:paraId="43E95D87" w14:textId="77777777" w:rsidR="00295A71" w:rsidRDefault="00295A71">
      <w:pPr>
        <w:pStyle w:val="Standard"/>
        <w:rPr>
          <w:color w:val="000000"/>
          <w:sz w:val="12"/>
          <w:szCs w:val="12"/>
        </w:rPr>
      </w:pPr>
    </w:p>
    <w:p w14:paraId="6AB5EC1E" w14:textId="77777777" w:rsidR="00295A71" w:rsidRDefault="00295A71">
      <w:pPr>
        <w:pStyle w:val="Standard"/>
        <w:rPr>
          <w:color w:val="000000"/>
        </w:rPr>
      </w:pPr>
    </w:p>
    <w:p w14:paraId="60302033" w14:textId="77777777" w:rsidR="00295A71" w:rsidRDefault="00295A71">
      <w:pPr>
        <w:pStyle w:val="Standard"/>
        <w:rPr>
          <w:color w:val="000000"/>
        </w:rPr>
      </w:pPr>
    </w:p>
    <w:p w14:paraId="3150348C" w14:textId="77777777" w:rsidR="00295A71" w:rsidRDefault="00295A71">
      <w:pPr>
        <w:pStyle w:val="Standard"/>
        <w:rPr>
          <w:color w:val="000000"/>
        </w:rPr>
      </w:pPr>
    </w:p>
    <w:p w14:paraId="6CFCA78A" w14:textId="77777777" w:rsidR="00295A71" w:rsidRDefault="00295A71">
      <w:pPr>
        <w:pStyle w:val="Standard"/>
        <w:rPr>
          <w:color w:val="000000"/>
        </w:rPr>
      </w:pPr>
    </w:p>
    <w:p w14:paraId="33B43A51" w14:textId="77777777" w:rsidR="00295A71" w:rsidRDefault="00295A71">
      <w:pPr>
        <w:pStyle w:val="Standard"/>
        <w:rPr>
          <w:color w:val="000000"/>
        </w:rPr>
      </w:pPr>
    </w:p>
    <w:p w14:paraId="242DFF88" w14:textId="77777777" w:rsidR="00295A71" w:rsidRDefault="00295A71">
      <w:pPr>
        <w:pStyle w:val="Standard"/>
        <w:rPr>
          <w:color w:val="000000"/>
        </w:rPr>
      </w:pPr>
    </w:p>
    <w:p w14:paraId="13B0D089" w14:textId="77777777" w:rsidR="00295A71" w:rsidRDefault="00295A71">
      <w:pPr>
        <w:pStyle w:val="Standard"/>
        <w:rPr>
          <w:color w:val="000000"/>
        </w:rPr>
      </w:pPr>
    </w:p>
    <w:p w14:paraId="013CE03B" w14:textId="77777777" w:rsidR="00295A71" w:rsidRDefault="00295A71">
      <w:pPr>
        <w:pStyle w:val="Standard"/>
        <w:rPr>
          <w:color w:val="000000"/>
        </w:rPr>
      </w:pPr>
    </w:p>
    <w:p w14:paraId="1772DD5A" w14:textId="77777777" w:rsidR="00295A71" w:rsidRDefault="00295A71">
      <w:pPr>
        <w:pStyle w:val="Standard"/>
        <w:rPr>
          <w:color w:val="000000"/>
        </w:rPr>
      </w:pPr>
    </w:p>
    <w:p w14:paraId="2CA275BA" w14:textId="77777777" w:rsidR="00295A71" w:rsidRDefault="00295A71">
      <w:pPr>
        <w:pStyle w:val="Standard"/>
        <w:rPr>
          <w:color w:val="000000"/>
        </w:rPr>
      </w:pPr>
    </w:p>
    <w:p w14:paraId="6F8B301B" w14:textId="77777777" w:rsidR="00295A71" w:rsidRDefault="00295A71">
      <w:pPr>
        <w:pStyle w:val="Standard"/>
        <w:rPr>
          <w:color w:val="000000"/>
        </w:rPr>
      </w:pPr>
    </w:p>
    <w:p w14:paraId="49C16199" w14:textId="77777777" w:rsidR="00295A71" w:rsidRDefault="00295A71">
      <w:pPr>
        <w:pStyle w:val="Standard"/>
        <w:rPr>
          <w:color w:val="000000"/>
        </w:rPr>
      </w:pPr>
    </w:p>
    <w:p w14:paraId="1ACA0E77" w14:textId="77777777" w:rsidR="00295A71" w:rsidRDefault="00295A71">
      <w:pPr>
        <w:pStyle w:val="Standard"/>
        <w:rPr>
          <w:color w:val="000000"/>
        </w:rPr>
      </w:pPr>
    </w:p>
    <w:p w14:paraId="5499A393" w14:textId="77777777" w:rsidR="00295A71" w:rsidRDefault="00295A71">
      <w:pPr>
        <w:pStyle w:val="Standard"/>
        <w:rPr>
          <w:color w:val="000000"/>
        </w:rPr>
      </w:pPr>
    </w:p>
    <w:p w14:paraId="25252F06" w14:textId="77777777" w:rsidR="00295A71" w:rsidRDefault="00295A71">
      <w:pPr>
        <w:pStyle w:val="Standard"/>
        <w:rPr>
          <w:color w:val="000000"/>
        </w:rPr>
      </w:pPr>
    </w:p>
    <w:p w14:paraId="1E89ACE2" w14:textId="77777777" w:rsidR="00295A71" w:rsidRDefault="00295A71">
      <w:pPr>
        <w:pStyle w:val="Standard"/>
        <w:rPr>
          <w:color w:val="000000"/>
        </w:rPr>
      </w:pPr>
    </w:p>
    <w:p w14:paraId="22BA1A51" w14:textId="77777777" w:rsidR="00295A71" w:rsidRDefault="00295A71">
      <w:pPr>
        <w:pStyle w:val="Standard"/>
        <w:rPr>
          <w:color w:val="000000"/>
        </w:rPr>
      </w:pPr>
    </w:p>
    <w:p w14:paraId="58906273" w14:textId="77777777" w:rsidR="00295A71" w:rsidRDefault="00295A71">
      <w:pPr>
        <w:pStyle w:val="Standard"/>
        <w:rPr>
          <w:color w:val="000000"/>
        </w:rPr>
      </w:pPr>
    </w:p>
    <w:p w14:paraId="361DCB7E" w14:textId="77777777" w:rsidR="00295A71" w:rsidRDefault="006B2D03">
      <w:pPr>
        <w:pStyle w:val="Standard"/>
        <w:spacing w:line="360" w:lineRule="auto"/>
        <w:jc w:val="left"/>
        <w:rPr>
          <w:rFonts w:ascii="FreeSans" w:hAnsi="FreeSans"/>
          <w:b/>
          <w:bCs/>
          <w:color w:val="000000"/>
          <w:sz w:val="48"/>
          <w:szCs w:val="48"/>
        </w:rPr>
      </w:pPr>
      <w:r>
        <w:rPr>
          <w:rFonts w:ascii="FreeSans" w:hAnsi="FreeSans"/>
          <w:b/>
          <w:bCs/>
          <w:color w:val="000000"/>
          <w:sz w:val="48"/>
          <w:szCs w:val="48"/>
        </w:rPr>
        <w:t>Laborationsrapport</w:t>
      </w:r>
    </w:p>
    <w:p w14:paraId="301461F6" w14:textId="77777777" w:rsidR="00295A71" w:rsidRDefault="00295A71">
      <w:pPr>
        <w:pStyle w:val="Standard"/>
        <w:jc w:val="left"/>
        <w:rPr>
          <w:rFonts w:ascii="FreeSans" w:hAnsi="FreeSans"/>
          <w:i/>
          <w:iCs/>
          <w:color w:val="000000"/>
          <w:sz w:val="38"/>
          <w:szCs w:val="38"/>
        </w:rPr>
      </w:pPr>
    </w:p>
    <w:p w14:paraId="18FEF542" w14:textId="77777777" w:rsidR="00295A71" w:rsidRDefault="00295A71">
      <w:pPr>
        <w:pStyle w:val="Standard"/>
        <w:rPr>
          <w:rFonts w:ascii="FreeSans" w:hAnsi="FreeSans"/>
          <w:b/>
          <w:bCs/>
          <w:color w:val="000000"/>
        </w:rPr>
      </w:pPr>
    </w:p>
    <w:p w14:paraId="0813A51E" w14:textId="77777777" w:rsidR="00295A71" w:rsidRDefault="00295A71">
      <w:pPr>
        <w:pStyle w:val="Standard"/>
        <w:rPr>
          <w:rFonts w:ascii="FreeSans" w:hAnsi="FreeSans"/>
          <w:b/>
          <w:bCs/>
          <w:color w:val="000000"/>
        </w:rPr>
      </w:pPr>
    </w:p>
    <w:p w14:paraId="74B235F4" w14:textId="77777777" w:rsidR="00295A71" w:rsidRDefault="00295A71">
      <w:pPr>
        <w:pStyle w:val="Standard"/>
        <w:rPr>
          <w:rFonts w:ascii="FreeSans" w:hAnsi="FreeSans"/>
          <w:b/>
          <w:bCs/>
          <w:color w:val="000000"/>
        </w:rPr>
      </w:pPr>
    </w:p>
    <w:p w14:paraId="73CCCB79" w14:textId="77777777" w:rsidR="00295A71" w:rsidRDefault="00295A71">
      <w:pPr>
        <w:pStyle w:val="Standard"/>
        <w:rPr>
          <w:rFonts w:ascii="FreeSans" w:hAnsi="FreeSans"/>
          <w:b/>
          <w:bCs/>
          <w:color w:val="000000"/>
        </w:rPr>
      </w:pPr>
    </w:p>
    <w:p w14:paraId="12A6C849" w14:textId="77777777" w:rsidR="00295A71" w:rsidRDefault="00295A71">
      <w:pPr>
        <w:pStyle w:val="Standard"/>
        <w:rPr>
          <w:rFonts w:ascii="FreeSans" w:hAnsi="FreeSans"/>
          <w:b/>
          <w:bCs/>
          <w:color w:val="000000"/>
        </w:rPr>
      </w:pPr>
    </w:p>
    <w:p w14:paraId="235E5E94" w14:textId="77777777" w:rsidR="00295A71" w:rsidRDefault="00295A71">
      <w:pPr>
        <w:pStyle w:val="Standard"/>
        <w:rPr>
          <w:rFonts w:ascii="FreeSans" w:hAnsi="FreeSans"/>
          <w:b/>
          <w:bCs/>
          <w:color w:val="000000"/>
        </w:rPr>
      </w:pPr>
    </w:p>
    <w:p w14:paraId="765F273C" w14:textId="6199C000" w:rsidR="00295A71" w:rsidRDefault="0095594D">
      <w:pPr>
        <w:pStyle w:val="Standard"/>
        <w:rPr>
          <w:rFonts w:ascii="FreeSans" w:hAnsi="FreeSans"/>
          <w:b/>
          <w:bCs/>
          <w:color w:val="000000"/>
        </w:rPr>
      </w:pPr>
      <w:r w:rsidRPr="008F6C30">
        <w:rPr>
          <w:rFonts w:ascii="FreeSans" w:hAnsi="FreeSans"/>
          <w:b/>
          <w:bCs/>
          <w:color w:val="000000"/>
        </w:rPr>
        <w:t>Moment 2 - HTML</w:t>
      </w:r>
    </w:p>
    <w:p w14:paraId="7B7EA1F0" w14:textId="467DC869" w:rsidR="00295A71" w:rsidRDefault="00951203">
      <w:pPr>
        <w:pStyle w:val="Standard"/>
        <w:rPr>
          <w:rFonts w:ascii="FreeSans" w:hAnsi="FreeSans"/>
          <w:color w:val="000000"/>
        </w:rPr>
      </w:pPr>
      <w:r>
        <w:rPr>
          <w:rFonts w:ascii="FreeSans" w:hAnsi="FreeSans"/>
          <w:i/>
          <w:iCs/>
          <w:color w:val="000000"/>
        </w:rPr>
        <w:t>DT057G, Webbutveckling 1</w:t>
      </w:r>
    </w:p>
    <w:p w14:paraId="44177643" w14:textId="77777777" w:rsidR="00295A71" w:rsidRDefault="00295A71">
      <w:pPr>
        <w:pStyle w:val="Standard"/>
        <w:rPr>
          <w:rFonts w:ascii="FreeSans" w:hAnsi="FreeSans"/>
          <w:color w:val="000000"/>
        </w:rPr>
      </w:pPr>
    </w:p>
    <w:p w14:paraId="5320CEC4" w14:textId="77777777" w:rsidR="00295A71" w:rsidRDefault="00295A71">
      <w:pPr>
        <w:pStyle w:val="Standard"/>
        <w:rPr>
          <w:rFonts w:ascii="FreeSans" w:hAnsi="FreeSans"/>
          <w:color w:val="000000"/>
        </w:rPr>
      </w:pPr>
    </w:p>
    <w:p w14:paraId="2CA91AA8" w14:textId="40ACFA0B" w:rsidR="00295A71" w:rsidRDefault="006B2D03">
      <w:pPr>
        <w:pStyle w:val="Textbody"/>
        <w:jc w:val="left"/>
        <w:rPr>
          <w:rFonts w:ascii="FreeSans" w:hAnsi="FreeSans"/>
          <w:b/>
          <w:bCs/>
          <w:color w:val="000000"/>
        </w:rPr>
      </w:pPr>
      <w:r>
        <w:rPr>
          <w:rFonts w:ascii="FreeSans" w:hAnsi="FreeSans" w:cs="Arial"/>
          <w:b/>
          <w:bCs/>
          <w:color w:val="000000"/>
          <w:sz w:val="22"/>
          <w:szCs w:val="22"/>
        </w:rPr>
        <w:t xml:space="preserve">Författare: </w:t>
      </w:r>
      <w:r w:rsidR="00951203">
        <w:rPr>
          <w:rFonts w:ascii="FreeSans" w:hAnsi="FreeSans" w:cs="Arial"/>
          <w:b/>
          <w:bCs/>
          <w:color w:val="000000"/>
          <w:sz w:val="22"/>
          <w:szCs w:val="22"/>
        </w:rPr>
        <w:t>Kristina Abrahamsson</w:t>
      </w:r>
      <w:r>
        <w:rPr>
          <w:rFonts w:ascii="FreeSans" w:hAnsi="FreeSans" w:cs="Arial"/>
          <w:b/>
          <w:bCs/>
          <w:color w:val="000000"/>
          <w:sz w:val="22"/>
          <w:szCs w:val="22"/>
        </w:rPr>
        <w:t>,</w:t>
      </w:r>
      <w:r w:rsidR="00951203">
        <w:rPr>
          <w:rFonts w:ascii="FreeSans" w:hAnsi="FreeSans" w:cs="Arial"/>
          <w:b/>
          <w:bCs/>
          <w:color w:val="000000"/>
          <w:sz w:val="22"/>
          <w:szCs w:val="22"/>
        </w:rPr>
        <w:t xml:space="preserve"> </w:t>
      </w:r>
      <w:hyperlink r:id="rId8" w:history="1">
        <w:r w:rsidR="00951203" w:rsidRPr="0053072B">
          <w:rPr>
            <w:rStyle w:val="Hyperlnk"/>
            <w:rFonts w:ascii="FreeSans" w:hAnsi="FreeSans" w:cs="Arial"/>
            <w:b/>
            <w:bCs/>
            <w:sz w:val="22"/>
            <w:szCs w:val="22"/>
          </w:rPr>
          <w:t>Krab2100@student.miun.se</w:t>
        </w:r>
      </w:hyperlink>
      <w:r>
        <w:rPr>
          <w:rFonts w:ascii="FreeSans" w:hAnsi="FreeSans" w:cs="Arial"/>
          <w:b/>
          <w:bCs/>
          <w:color w:val="000000"/>
          <w:sz w:val="22"/>
          <w:szCs w:val="22"/>
        </w:rPr>
        <w:br/>
        <w:t xml:space="preserve">Termin, år: </w:t>
      </w:r>
      <w:r w:rsidR="00657202">
        <w:rPr>
          <w:rFonts w:ascii="FreeSans" w:hAnsi="FreeSans" w:cs="Arial"/>
          <w:b/>
          <w:bCs/>
          <w:color w:val="000000"/>
          <w:sz w:val="22"/>
          <w:szCs w:val="22"/>
        </w:rPr>
        <w:t>HT</w:t>
      </w:r>
      <w:r>
        <w:rPr>
          <w:rFonts w:ascii="FreeSans" w:hAnsi="FreeSans" w:cs="Arial"/>
          <w:b/>
          <w:bCs/>
          <w:color w:val="000000"/>
          <w:sz w:val="22"/>
          <w:szCs w:val="22"/>
        </w:rPr>
        <w:t>, 20</w:t>
      </w:r>
      <w:r w:rsidR="00657202">
        <w:rPr>
          <w:rFonts w:ascii="FreeSans" w:hAnsi="FreeSans" w:cs="Arial"/>
          <w:b/>
          <w:bCs/>
          <w:color w:val="000000"/>
          <w:sz w:val="22"/>
          <w:szCs w:val="22"/>
        </w:rPr>
        <w:t>21</w:t>
      </w:r>
    </w:p>
    <w:p w14:paraId="6E70769F" w14:textId="77777777" w:rsidR="00295A71" w:rsidRDefault="00295A71">
      <w:pPr>
        <w:pStyle w:val="Standard"/>
        <w:rPr>
          <w:rFonts w:ascii="FreeSans" w:hAnsi="FreeSans"/>
        </w:rPr>
      </w:pPr>
    </w:p>
    <w:p w14:paraId="6B839890" w14:textId="77777777" w:rsidR="00295A71" w:rsidRDefault="00295A71">
      <w:pPr>
        <w:pStyle w:val="Textbody"/>
        <w:outlineLvl w:val="0"/>
        <w:rPr>
          <w:rFonts w:ascii="FreeSans" w:hAnsi="FreeSans"/>
        </w:rPr>
      </w:pPr>
    </w:p>
    <w:p w14:paraId="3280AE3F" w14:textId="63B3C6E7" w:rsidR="00295A71" w:rsidRDefault="0058063B">
      <w:pPr>
        <w:pStyle w:val="Textbody"/>
        <w:outlineLvl w:val="0"/>
        <w:rPr>
          <w:rFonts w:ascii="FreeSans" w:hAnsi="FreeSans"/>
        </w:rPr>
      </w:pPr>
      <w:bookmarkStart w:id="0" w:name="_Toc81825861"/>
      <w:r>
        <w:rPr>
          <w:noProof/>
        </w:rPr>
        <w:drawing>
          <wp:anchor distT="0" distB="0" distL="114300" distR="114300" simplePos="0" relativeHeight="251658240" behindDoc="0" locked="0" layoutInCell="1" allowOverlap="1" wp14:anchorId="2F588481" wp14:editId="0DAAB575">
            <wp:simplePos x="0" y="0"/>
            <wp:positionH relativeFrom="page">
              <wp:posOffset>2090420</wp:posOffset>
            </wp:positionH>
            <wp:positionV relativeFrom="page">
              <wp:posOffset>8343900</wp:posOffset>
            </wp:positionV>
            <wp:extent cx="3369310" cy="1832610"/>
            <wp:effectExtent l="0" t="0" r="0" b="0"/>
            <wp:wrapNone/>
            <wp:docPr id="1" name="graphics1"/>
            <wp:cNvGraphicFramePr/>
            <a:graphic xmlns:a="http://schemas.openxmlformats.org/drawingml/2006/main">
              <a:graphicData uri="http://schemas.openxmlformats.org/drawingml/2006/picture">
                <pic:pic xmlns:pic="http://schemas.openxmlformats.org/drawingml/2006/picture">
                  <pic:nvPicPr>
                    <pic:cNvPr id="1" name="graphics1"/>
                    <pic:cNvPicPr/>
                  </pic:nvPicPr>
                  <pic:blipFill>
                    <a:blip r:embed="rId9">
                      <a:extLst>
                        <a:ext uri="{28A0092B-C50C-407E-A947-70E740481C1C}">
                          <a14:useLocalDpi xmlns:a14="http://schemas.microsoft.com/office/drawing/2010/main" val="0"/>
                        </a:ext>
                      </a:extLst>
                    </a:blip>
                    <a:stretch>
                      <a:fillRect/>
                    </a:stretch>
                  </pic:blipFill>
                  <pic:spPr>
                    <a:xfrm>
                      <a:off x="0" y="0"/>
                      <a:ext cx="3369310" cy="1832610"/>
                    </a:xfrm>
                    <a:prstGeom prst="rect">
                      <a:avLst/>
                    </a:prstGeom>
                    <a:noFill/>
                  </pic:spPr>
                </pic:pic>
              </a:graphicData>
            </a:graphic>
            <wp14:sizeRelH relativeFrom="margin">
              <wp14:pctWidth>0</wp14:pctWidth>
            </wp14:sizeRelH>
          </wp:anchor>
        </w:drawing>
      </w:r>
      <w:bookmarkEnd w:id="0"/>
    </w:p>
    <w:p w14:paraId="0DA969F3" w14:textId="77777777" w:rsidR="00295A71" w:rsidRDefault="00295A71">
      <w:pPr>
        <w:pStyle w:val="Textbody"/>
        <w:outlineLvl w:val="0"/>
        <w:rPr>
          <w:rFonts w:ascii="FreeSans" w:hAnsi="FreeSans"/>
        </w:rPr>
      </w:pPr>
    </w:p>
    <w:p w14:paraId="3752588F" w14:textId="77777777" w:rsidR="00295A71" w:rsidRDefault="00295A71">
      <w:pPr>
        <w:pStyle w:val="Textbody"/>
        <w:outlineLvl w:val="0"/>
        <w:rPr>
          <w:rFonts w:ascii="FreeSans" w:hAnsi="FreeSans"/>
        </w:rPr>
      </w:pPr>
    </w:p>
    <w:p w14:paraId="6D1C3226" w14:textId="77777777" w:rsidR="00295A71" w:rsidRDefault="00295A71">
      <w:pPr>
        <w:pStyle w:val="Textbody"/>
        <w:outlineLvl w:val="0"/>
        <w:rPr>
          <w:rFonts w:ascii="FreeSans" w:hAnsi="FreeSans"/>
        </w:rPr>
      </w:pPr>
    </w:p>
    <w:p w14:paraId="6DBCD197" w14:textId="77777777" w:rsidR="00295A71" w:rsidRPr="00A17A57" w:rsidRDefault="006B2D03" w:rsidP="0058063B">
      <w:pPr>
        <w:pStyle w:val="Rubrik1"/>
        <w:rPr>
          <w:rFonts w:hint="eastAsia"/>
        </w:rPr>
      </w:pPr>
      <w:bookmarkStart w:id="1" w:name="_Toc81825862"/>
      <w:r w:rsidRPr="00A17A57">
        <w:lastRenderedPageBreak/>
        <w:t>Sammanfattning</w:t>
      </w:r>
      <w:bookmarkEnd w:id="1"/>
    </w:p>
    <w:p w14:paraId="770FA5C7" w14:textId="46E72F2A" w:rsidR="0058063B" w:rsidRDefault="00144A09">
      <w:pPr>
        <w:rPr>
          <w:rFonts w:ascii="FreeSerif" w:eastAsia="FreeSerif" w:hAnsi="FreeSerif" w:cs="FreeSerif"/>
        </w:rPr>
      </w:pPr>
      <w:r w:rsidRPr="00A17A57">
        <w:t xml:space="preserve">Syftet med uppgiften var att få en grundläggande förståelse för </w:t>
      </w:r>
      <w:r w:rsidR="007946C9" w:rsidRPr="00A17A57">
        <w:t>HTML och</w:t>
      </w:r>
      <w:r w:rsidR="004C35C6" w:rsidRPr="00A17A57">
        <w:t xml:space="preserve"> dess komponenter. </w:t>
      </w:r>
      <w:r w:rsidR="007946C9" w:rsidRPr="00A17A57">
        <w:t xml:space="preserve"> </w:t>
      </w:r>
      <w:r w:rsidR="00361E99" w:rsidRPr="00A17A57">
        <w:t>Utöver detta</w:t>
      </w:r>
      <w:r w:rsidR="004C35C6" w:rsidRPr="00A17A57">
        <w:t xml:space="preserve"> introducerades</w:t>
      </w:r>
      <w:r w:rsidR="004C35C6">
        <w:t xml:space="preserve"> även grundläggande begrepp </w:t>
      </w:r>
      <w:r w:rsidR="00A17A57">
        <w:t>kopplade till internet.</w:t>
      </w:r>
      <w:r w:rsidR="00361E99">
        <w:t xml:space="preserve"> </w:t>
      </w:r>
      <w:r w:rsidR="0058063B">
        <w:br w:type="page"/>
      </w:r>
    </w:p>
    <w:p w14:paraId="4165FB79" w14:textId="76EB77F3" w:rsidR="0058063B" w:rsidRDefault="0058063B" w:rsidP="0058063B">
      <w:pPr>
        <w:pStyle w:val="Rubrik1"/>
        <w:rPr>
          <w:rFonts w:hint="eastAsia"/>
        </w:rPr>
      </w:pPr>
      <w:bookmarkStart w:id="2" w:name="_Toc81825863"/>
      <w:r>
        <w:lastRenderedPageBreak/>
        <w:t>Innehållsförteckning</w:t>
      </w:r>
      <w:bookmarkEnd w:id="2"/>
    </w:p>
    <w:sdt>
      <w:sdtPr>
        <w:rPr>
          <w:rFonts w:ascii="Times New Roman" w:eastAsia="Arial Unicode MS" w:hAnsi="Times New Roman" w:cs="Tahoma"/>
          <w:color w:val="auto"/>
          <w:kern w:val="3"/>
          <w:sz w:val="24"/>
          <w:szCs w:val="24"/>
          <w:lang w:eastAsia="zh-CN" w:bidi="hi-IN"/>
        </w:rPr>
        <w:id w:val="-339389302"/>
        <w:docPartObj>
          <w:docPartGallery w:val="Table of Contents"/>
          <w:docPartUnique/>
        </w:docPartObj>
      </w:sdtPr>
      <w:sdtEndPr>
        <w:rPr>
          <w:b/>
          <w:bCs/>
        </w:rPr>
      </w:sdtEndPr>
      <w:sdtContent>
        <w:p w14:paraId="73ED7CAA" w14:textId="4287A78B" w:rsidR="0058063B" w:rsidRDefault="0058063B">
          <w:pPr>
            <w:pStyle w:val="Innehllsfrteckningsrubrik"/>
          </w:pPr>
        </w:p>
        <w:p w14:paraId="5AD4E320" w14:textId="44FFC074" w:rsidR="00D15E6A" w:rsidRDefault="0058063B">
          <w:pPr>
            <w:pStyle w:val="Innehll1"/>
            <w:tabs>
              <w:tab w:val="right" w:leader="dot" w:pos="9065"/>
            </w:tabs>
            <w:rPr>
              <w:rFonts w:cstheme="minorBidi"/>
              <w:noProof/>
            </w:rPr>
          </w:pPr>
          <w:r>
            <w:fldChar w:fldCharType="begin"/>
          </w:r>
          <w:r>
            <w:instrText xml:space="preserve"> TOC \o "1-3" \h \z \u </w:instrText>
          </w:r>
          <w:r>
            <w:fldChar w:fldCharType="separate"/>
          </w:r>
          <w:hyperlink w:anchor="_Toc81825861" w:history="1">
            <w:r w:rsidR="00D15E6A">
              <w:rPr>
                <w:noProof/>
                <w:webHidden/>
              </w:rPr>
              <w:tab/>
            </w:r>
            <w:r w:rsidR="00D15E6A">
              <w:rPr>
                <w:noProof/>
                <w:webHidden/>
              </w:rPr>
              <w:fldChar w:fldCharType="begin"/>
            </w:r>
            <w:r w:rsidR="00D15E6A">
              <w:rPr>
                <w:noProof/>
                <w:webHidden/>
              </w:rPr>
              <w:instrText xml:space="preserve"> PAGEREF _Toc81825861 \h </w:instrText>
            </w:r>
            <w:r w:rsidR="00D15E6A">
              <w:rPr>
                <w:noProof/>
                <w:webHidden/>
              </w:rPr>
            </w:r>
            <w:r w:rsidR="00D15E6A">
              <w:rPr>
                <w:noProof/>
                <w:webHidden/>
              </w:rPr>
              <w:fldChar w:fldCharType="separate"/>
            </w:r>
            <w:r w:rsidR="0088249A">
              <w:rPr>
                <w:noProof/>
                <w:webHidden/>
              </w:rPr>
              <w:t>1</w:t>
            </w:r>
            <w:r w:rsidR="00D15E6A">
              <w:rPr>
                <w:noProof/>
                <w:webHidden/>
              </w:rPr>
              <w:fldChar w:fldCharType="end"/>
            </w:r>
          </w:hyperlink>
        </w:p>
        <w:p w14:paraId="341A3890" w14:textId="2012B2CA" w:rsidR="00D15E6A" w:rsidRDefault="00D15E6A">
          <w:pPr>
            <w:pStyle w:val="Innehll1"/>
            <w:tabs>
              <w:tab w:val="left" w:pos="440"/>
              <w:tab w:val="right" w:leader="dot" w:pos="9065"/>
            </w:tabs>
            <w:rPr>
              <w:rFonts w:cstheme="minorBidi"/>
              <w:noProof/>
            </w:rPr>
          </w:pPr>
          <w:hyperlink w:anchor="_Toc81825862" w:history="1">
            <w:r w:rsidRPr="00C0619C">
              <w:rPr>
                <w:rStyle w:val="Hyperlnk"/>
                <w:noProof/>
                <w:lang w:bidi="hi-IN"/>
              </w:rPr>
              <w:t>1</w:t>
            </w:r>
            <w:r>
              <w:rPr>
                <w:rFonts w:cstheme="minorBidi"/>
                <w:noProof/>
              </w:rPr>
              <w:tab/>
            </w:r>
            <w:r w:rsidRPr="00C0619C">
              <w:rPr>
                <w:rStyle w:val="Hyperlnk"/>
                <w:noProof/>
                <w:lang w:bidi="hi-IN"/>
              </w:rPr>
              <w:t>Sammanfattning</w:t>
            </w:r>
            <w:r>
              <w:rPr>
                <w:noProof/>
                <w:webHidden/>
              </w:rPr>
              <w:tab/>
            </w:r>
            <w:r>
              <w:rPr>
                <w:noProof/>
                <w:webHidden/>
              </w:rPr>
              <w:fldChar w:fldCharType="begin"/>
            </w:r>
            <w:r>
              <w:rPr>
                <w:noProof/>
                <w:webHidden/>
              </w:rPr>
              <w:instrText xml:space="preserve"> PAGEREF _Toc81825862 \h </w:instrText>
            </w:r>
            <w:r>
              <w:rPr>
                <w:noProof/>
                <w:webHidden/>
              </w:rPr>
            </w:r>
            <w:r>
              <w:rPr>
                <w:noProof/>
                <w:webHidden/>
              </w:rPr>
              <w:fldChar w:fldCharType="separate"/>
            </w:r>
            <w:r w:rsidR="0088249A">
              <w:rPr>
                <w:noProof/>
                <w:webHidden/>
              </w:rPr>
              <w:t>2</w:t>
            </w:r>
            <w:r>
              <w:rPr>
                <w:noProof/>
                <w:webHidden/>
              </w:rPr>
              <w:fldChar w:fldCharType="end"/>
            </w:r>
          </w:hyperlink>
        </w:p>
        <w:p w14:paraId="6CF8C267" w14:textId="26C8628B" w:rsidR="00D15E6A" w:rsidRDefault="00D15E6A">
          <w:pPr>
            <w:pStyle w:val="Innehll1"/>
            <w:tabs>
              <w:tab w:val="left" w:pos="440"/>
              <w:tab w:val="right" w:leader="dot" w:pos="9065"/>
            </w:tabs>
            <w:rPr>
              <w:rFonts w:cstheme="minorBidi"/>
              <w:noProof/>
            </w:rPr>
          </w:pPr>
          <w:hyperlink w:anchor="_Toc81825863" w:history="1">
            <w:r w:rsidRPr="00C0619C">
              <w:rPr>
                <w:rStyle w:val="Hyperlnk"/>
                <w:noProof/>
                <w:lang w:bidi="hi-IN"/>
              </w:rPr>
              <w:t>2</w:t>
            </w:r>
            <w:r>
              <w:rPr>
                <w:rFonts w:cstheme="minorBidi"/>
                <w:noProof/>
              </w:rPr>
              <w:tab/>
            </w:r>
            <w:r w:rsidRPr="00C0619C">
              <w:rPr>
                <w:rStyle w:val="Hyperlnk"/>
                <w:noProof/>
                <w:lang w:bidi="hi-IN"/>
              </w:rPr>
              <w:t>Innehållsförteckning</w:t>
            </w:r>
            <w:r>
              <w:rPr>
                <w:noProof/>
                <w:webHidden/>
              </w:rPr>
              <w:tab/>
            </w:r>
            <w:r>
              <w:rPr>
                <w:noProof/>
                <w:webHidden/>
              </w:rPr>
              <w:fldChar w:fldCharType="begin"/>
            </w:r>
            <w:r>
              <w:rPr>
                <w:noProof/>
                <w:webHidden/>
              </w:rPr>
              <w:instrText xml:space="preserve"> PAGEREF _Toc81825863 \h </w:instrText>
            </w:r>
            <w:r>
              <w:rPr>
                <w:noProof/>
                <w:webHidden/>
              </w:rPr>
            </w:r>
            <w:r>
              <w:rPr>
                <w:noProof/>
                <w:webHidden/>
              </w:rPr>
              <w:fldChar w:fldCharType="separate"/>
            </w:r>
            <w:r w:rsidR="0088249A">
              <w:rPr>
                <w:noProof/>
                <w:webHidden/>
              </w:rPr>
              <w:t>3</w:t>
            </w:r>
            <w:r>
              <w:rPr>
                <w:noProof/>
                <w:webHidden/>
              </w:rPr>
              <w:fldChar w:fldCharType="end"/>
            </w:r>
          </w:hyperlink>
        </w:p>
        <w:p w14:paraId="1E46DE4F" w14:textId="76888C0B" w:rsidR="00D15E6A" w:rsidRDefault="00D15E6A">
          <w:pPr>
            <w:pStyle w:val="Innehll1"/>
            <w:tabs>
              <w:tab w:val="left" w:pos="440"/>
              <w:tab w:val="right" w:leader="dot" w:pos="9065"/>
            </w:tabs>
            <w:rPr>
              <w:rFonts w:cstheme="minorBidi"/>
              <w:noProof/>
            </w:rPr>
          </w:pPr>
          <w:hyperlink w:anchor="_Toc81825864" w:history="1">
            <w:r w:rsidRPr="00C0619C">
              <w:rPr>
                <w:rStyle w:val="Hyperlnk"/>
                <w:noProof/>
                <w:lang w:bidi="hi-IN"/>
              </w:rPr>
              <w:t>3</w:t>
            </w:r>
            <w:r>
              <w:rPr>
                <w:rFonts w:cstheme="minorBidi"/>
                <w:noProof/>
              </w:rPr>
              <w:tab/>
            </w:r>
            <w:r w:rsidRPr="00C0619C">
              <w:rPr>
                <w:rStyle w:val="Hyperlnk"/>
                <w:noProof/>
                <w:lang w:bidi="hi-IN"/>
              </w:rPr>
              <w:t>Frågor</w:t>
            </w:r>
            <w:r>
              <w:rPr>
                <w:noProof/>
                <w:webHidden/>
              </w:rPr>
              <w:tab/>
            </w:r>
            <w:r>
              <w:rPr>
                <w:noProof/>
                <w:webHidden/>
              </w:rPr>
              <w:fldChar w:fldCharType="begin"/>
            </w:r>
            <w:r>
              <w:rPr>
                <w:noProof/>
                <w:webHidden/>
              </w:rPr>
              <w:instrText xml:space="preserve"> PAGEREF _Toc81825864 \h </w:instrText>
            </w:r>
            <w:r>
              <w:rPr>
                <w:noProof/>
                <w:webHidden/>
              </w:rPr>
            </w:r>
            <w:r>
              <w:rPr>
                <w:noProof/>
                <w:webHidden/>
              </w:rPr>
              <w:fldChar w:fldCharType="separate"/>
            </w:r>
            <w:r w:rsidR="0088249A">
              <w:rPr>
                <w:noProof/>
                <w:webHidden/>
              </w:rPr>
              <w:t>4</w:t>
            </w:r>
            <w:r>
              <w:rPr>
                <w:noProof/>
                <w:webHidden/>
              </w:rPr>
              <w:fldChar w:fldCharType="end"/>
            </w:r>
          </w:hyperlink>
        </w:p>
        <w:p w14:paraId="1FCB3DF7" w14:textId="6E130D80" w:rsidR="00D15E6A" w:rsidRDefault="00D15E6A">
          <w:pPr>
            <w:pStyle w:val="Innehll2"/>
            <w:tabs>
              <w:tab w:val="left" w:pos="880"/>
              <w:tab w:val="right" w:leader="dot" w:pos="9065"/>
            </w:tabs>
            <w:rPr>
              <w:rFonts w:cstheme="minorBidi"/>
              <w:noProof/>
            </w:rPr>
          </w:pPr>
          <w:hyperlink w:anchor="_Toc81825865" w:history="1">
            <w:r w:rsidRPr="00C0619C">
              <w:rPr>
                <w:rStyle w:val="Hyperlnk"/>
                <w:noProof/>
                <w:lang w:bidi="hi-IN"/>
              </w:rPr>
              <w:t>3.1</w:t>
            </w:r>
            <w:r>
              <w:rPr>
                <w:rFonts w:cstheme="minorBidi"/>
                <w:noProof/>
              </w:rPr>
              <w:tab/>
            </w:r>
            <w:r w:rsidRPr="00C0619C">
              <w:rPr>
                <w:rStyle w:val="Hyperlnk"/>
                <w:noProof/>
                <w:lang w:bidi="hi-IN"/>
              </w:rPr>
              <w:t>Fråga 1 – Grundläggande begrepp</w:t>
            </w:r>
            <w:r>
              <w:rPr>
                <w:noProof/>
                <w:webHidden/>
              </w:rPr>
              <w:tab/>
            </w:r>
            <w:r>
              <w:rPr>
                <w:noProof/>
                <w:webHidden/>
              </w:rPr>
              <w:fldChar w:fldCharType="begin"/>
            </w:r>
            <w:r>
              <w:rPr>
                <w:noProof/>
                <w:webHidden/>
              </w:rPr>
              <w:instrText xml:space="preserve"> PAGEREF _Toc81825865 \h </w:instrText>
            </w:r>
            <w:r>
              <w:rPr>
                <w:noProof/>
                <w:webHidden/>
              </w:rPr>
            </w:r>
            <w:r>
              <w:rPr>
                <w:noProof/>
                <w:webHidden/>
              </w:rPr>
              <w:fldChar w:fldCharType="separate"/>
            </w:r>
            <w:r w:rsidR="0088249A">
              <w:rPr>
                <w:noProof/>
                <w:webHidden/>
              </w:rPr>
              <w:t>4</w:t>
            </w:r>
            <w:r>
              <w:rPr>
                <w:noProof/>
                <w:webHidden/>
              </w:rPr>
              <w:fldChar w:fldCharType="end"/>
            </w:r>
          </w:hyperlink>
        </w:p>
        <w:p w14:paraId="5314E839" w14:textId="6A101A9B" w:rsidR="00D15E6A" w:rsidRDefault="00D15E6A">
          <w:pPr>
            <w:pStyle w:val="Innehll2"/>
            <w:tabs>
              <w:tab w:val="left" w:pos="880"/>
              <w:tab w:val="right" w:leader="dot" w:pos="9065"/>
            </w:tabs>
            <w:rPr>
              <w:rFonts w:cstheme="minorBidi"/>
              <w:noProof/>
            </w:rPr>
          </w:pPr>
          <w:hyperlink w:anchor="_Toc81825866" w:history="1">
            <w:r w:rsidRPr="00C0619C">
              <w:rPr>
                <w:rStyle w:val="Hyperlnk"/>
                <w:noProof/>
                <w:lang w:bidi="hi-IN"/>
              </w:rPr>
              <w:t>3.2</w:t>
            </w:r>
            <w:r>
              <w:rPr>
                <w:rFonts w:cstheme="minorBidi"/>
                <w:noProof/>
              </w:rPr>
              <w:tab/>
            </w:r>
            <w:r w:rsidRPr="00C0619C">
              <w:rPr>
                <w:rStyle w:val="Hyperlnk"/>
                <w:noProof/>
                <w:lang w:bidi="hi-IN"/>
              </w:rPr>
              <w:t>Fråga 2 – &lt;head&gt;</w:t>
            </w:r>
            <w:r>
              <w:rPr>
                <w:noProof/>
                <w:webHidden/>
              </w:rPr>
              <w:tab/>
            </w:r>
            <w:r>
              <w:rPr>
                <w:noProof/>
                <w:webHidden/>
              </w:rPr>
              <w:fldChar w:fldCharType="begin"/>
            </w:r>
            <w:r>
              <w:rPr>
                <w:noProof/>
                <w:webHidden/>
              </w:rPr>
              <w:instrText xml:space="preserve"> PAGEREF _Toc81825866 \h </w:instrText>
            </w:r>
            <w:r>
              <w:rPr>
                <w:noProof/>
                <w:webHidden/>
              </w:rPr>
            </w:r>
            <w:r>
              <w:rPr>
                <w:noProof/>
                <w:webHidden/>
              </w:rPr>
              <w:fldChar w:fldCharType="separate"/>
            </w:r>
            <w:r w:rsidR="0088249A">
              <w:rPr>
                <w:noProof/>
                <w:webHidden/>
              </w:rPr>
              <w:t>4</w:t>
            </w:r>
            <w:r>
              <w:rPr>
                <w:noProof/>
                <w:webHidden/>
              </w:rPr>
              <w:fldChar w:fldCharType="end"/>
            </w:r>
          </w:hyperlink>
        </w:p>
        <w:p w14:paraId="641DB516" w14:textId="64A852B2" w:rsidR="00D15E6A" w:rsidRDefault="00D15E6A">
          <w:pPr>
            <w:pStyle w:val="Innehll2"/>
            <w:tabs>
              <w:tab w:val="left" w:pos="880"/>
              <w:tab w:val="right" w:leader="dot" w:pos="9065"/>
            </w:tabs>
            <w:rPr>
              <w:rFonts w:cstheme="minorBidi"/>
              <w:noProof/>
            </w:rPr>
          </w:pPr>
          <w:hyperlink w:anchor="_Toc81825867" w:history="1">
            <w:r w:rsidRPr="00C0619C">
              <w:rPr>
                <w:rStyle w:val="Hyperlnk"/>
                <w:noProof/>
              </w:rPr>
              <w:t>3.3</w:t>
            </w:r>
            <w:r>
              <w:rPr>
                <w:rFonts w:cstheme="minorBidi"/>
                <w:noProof/>
              </w:rPr>
              <w:tab/>
            </w:r>
            <w:r w:rsidRPr="00C0619C">
              <w:rPr>
                <w:rStyle w:val="Hyperlnk"/>
                <w:noProof/>
              </w:rPr>
              <w:t>Fråga 3 – &lt;body&gt;</w:t>
            </w:r>
            <w:r>
              <w:rPr>
                <w:noProof/>
                <w:webHidden/>
              </w:rPr>
              <w:tab/>
            </w:r>
            <w:r>
              <w:rPr>
                <w:noProof/>
                <w:webHidden/>
              </w:rPr>
              <w:fldChar w:fldCharType="begin"/>
            </w:r>
            <w:r>
              <w:rPr>
                <w:noProof/>
                <w:webHidden/>
              </w:rPr>
              <w:instrText xml:space="preserve"> PAGEREF _Toc81825867 \h </w:instrText>
            </w:r>
            <w:r>
              <w:rPr>
                <w:noProof/>
                <w:webHidden/>
              </w:rPr>
            </w:r>
            <w:r>
              <w:rPr>
                <w:noProof/>
                <w:webHidden/>
              </w:rPr>
              <w:fldChar w:fldCharType="separate"/>
            </w:r>
            <w:r w:rsidR="0088249A">
              <w:rPr>
                <w:noProof/>
                <w:webHidden/>
              </w:rPr>
              <w:t>4</w:t>
            </w:r>
            <w:r>
              <w:rPr>
                <w:noProof/>
                <w:webHidden/>
              </w:rPr>
              <w:fldChar w:fldCharType="end"/>
            </w:r>
          </w:hyperlink>
        </w:p>
        <w:p w14:paraId="62B8F9C9" w14:textId="537F1A9A" w:rsidR="00D15E6A" w:rsidRDefault="00D15E6A">
          <w:pPr>
            <w:pStyle w:val="Innehll2"/>
            <w:tabs>
              <w:tab w:val="left" w:pos="880"/>
              <w:tab w:val="right" w:leader="dot" w:pos="9065"/>
            </w:tabs>
            <w:rPr>
              <w:rFonts w:cstheme="minorBidi"/>
              <w:noProof/>
            </w:rPr>
          </w:pPr>
          <w:hyperlink w:anchor="_Toc81825868" w:history="1">
            <w:r w:rsidRPr="00C0619C">
              <w:rPr>
                <w:rStyle w:val="Hyperlnk"/>
                <w:noProof/>
              </w:rPr>
              <w:t>3.4</w:t>
            </w:r>
            <w:r>
              <w:rPr>
                <w:rFonts w:cstheme="minorBidi"/>
                <w:noProof/>
              </w:rPr>
              <w:tab/>
            </w:r>
            <w:r w:rsidRPr="00C0619C">
              <w:rPr>
                <w:rStyle w:val="Hyperlnk"/>
                <w:noProof/>
              </w:rPr>
              <w:t>Fråga 4 – Struktur av element</w:t>
            </w:r>
            <w:r>
              <w:rPr>
                <w:noProof/>
                <w:webHidden/>
              </w:rPr>
              <w:tab/>
            </w:r>
            <w:r>
              <w:rPr>
                <w:noProof/>
                <w:webHidden/>
              </w:rPr>
              <w:fldChar w:fldCharType="begin"/>
            </w:r>
            <w:r>
              <w:rPr>
                <w:noProof/>
                <w:webHidden/>
              </w:rPr>
              <w:instrText xml:space="preserve"> PAGEREF _Toc81825868 \h </w:instrText>
            </w:r>
            <w:r>
              <w:rPr>
                <w:noProof/>
                <w:webHidden/>
              </w:rPr>
            </w:r>
            <w:r>
              <w:rPr>
                <w:noProof/>
                <w:webHidden/>
              </w:rPr>
              <w:fldChar w:fldCharType="separate"/>
            </w:r>
            <w:r w:rsidR="0088249A">
              <w:rPr>
                <w:noProof/>
                <w:webHidden/>
              </w:rPr>
              <w:t>5</w:t>
            </w:r>
            <w:r>
              <w:rPr>
                <w:noProof/>
                <w:webHidden/>
              </w:rPr>
              <w:fldChar w:fldCharType="end"/>
            </w:r>
          </w:hyperlink>
        </w:p>
        <w:p w14:paraId="6D538A54" w14:textId="162741EC" w:rsidR="00D15E6A" w:rsidRDefault="00D15E6A">
          <w:pPr>
            <w:pStyle w:val="Innehll2"/>
            <w:tabs>
              <w:tab w:val="left" w:pos="880"/>
              <w:tab w:val="right" w:leader="dot" w:pos="9065"/>
            </w:tabs>
            <w:rPr>
              <w:rFonts w:cstheme="minorBidi"/>
              <w:noProof/>
            </w:rPr>
          </w:pPr>
          <w:hyperlink w:anchor="_Toc81825869" w:history="1">
            <w:r w:rsidRPr="00C0619C">
              <w:rPr>
                <w:rStyle w:val="Hyperlnk"/>
                <w:noProof/>
              </w:rPr>
              <w:t>3.5</w:t>
            </w:r>
            <w:r>
              <w:rPr>
                <w:rFonts w:cstheme="minorBidi"/>
                <w:noProof/>
              </w:rPr>
              <w:tab/>
            </w:r>
            <w:r w:rsidRPr="00C0619C">
              <w:rPr>
                <w:rStyle w:val="Hyperlnk"/>
                <w:noProof/>
              </w:rPr>
              <w:t>Fråga 5 – HTML-element</w:t>
            </w:r>
            <w:r>
              <w:rPr>
                <w:noProof/>
                <w:webHidden/>
              </w:rPr>
              <w:tab/>
            </w:r>
            <w:r>
              <w:rPr>
                <w:noProof/>
                <w:webHidden/>
              </w:rPr>
              <w:fldChar w:fldCharType="begin"/>
            </w:r>
            <w:r>
              <w:rPr>
                <w:noProof/>
                <w:webHidden/>
              </w:rPr>
              <w:instrText xml:space="preserve"> PAGEREF _Toc81825869 \h </w:instrText>
            </w:r>
            <w:r>
              <w:rPr>
                <w:noProof/>
                <w:webHidden/>
              </w:rPr>
            </w:r>
            <w:r>
              <w:rPr>
                <w:noProof/>
                <w:webHidden/>
              </w:rPr>
              <w:fldChar w:fldCharType="separate"/>
            </w:r>
            <w:r w:rsidR="0088249A">
              <w:rPr>
                <w:noProof/>
                <w:webHidden/>
              </w:rPr>
              <w:t>5</w:t>
            </w:r>
            <w:r>
              <w:rPr>
                <w:noProof/>
                <w:webHidden/>
              </w:rPr>
              <w:fldChar w:fldCharType="end"/>
            </w:r>
          </w:hyperlink>
        </w:p>
        <w:p w14:paraId="38EEB173" w14:textId="7BC0AC38" w:rsidR="00D15E6A" w:rsidRDefault="00D15E6A">
          <w:pPr>
            <w:pStyle w:val="Innehll2"/>
            <w:tabs>
              <w:tab w:val="left" w:pos="880"/>
              <w:tab w:val="right" w:leader="dot" w:pos="9065"/>
            </w:tabs>
            <w:rPr>
              <w:rFonts w:cstheme="minorBidi"/>
              <w:noProof/>
            </w:rPr>
          </w:pPr>
          <w:hyperlink w:anchor="_Toc81825870" w:history="1">
            <w:r w:rsidRPr="00C0619C">
              <w:rPr>
                <w:rStyle w:val="Hyperlnk"/>
                <w:noProof/>
              </w:rPr>
              <w:t>3.6</w:t>
            </w:r>
            <w:r>
              <w:rPr>
                <w:rFonts w:cstheme="minorBidi"/>
                <w:noProof/>
              </w:rPr>
              <w:tab/>
            </w:r>
            <w:r w:rsidRPr="00C0619C">
              <w:rPr>
                <w:rStyle w:val="Hyperlnk"/>
                <w:noProof/>
              </w:rPr>
              <w:t>Fråga 6 - Listor</w:t>
            </w:r>
            <w:r>
              <w:rPr>
                <w:noProof/>
                <w:webHidden/>
              </w:rPr>
              <w:tab/>
            </w:r>
            <w:r>
              <w:rPr>
                <w:noProof/>
                <w:webHidden/>
              </w:rPr>
              <w:fldChar w:fldCharType="begin"/>
            </w:r>
            <w:r>
              <w:rPr>
                <w:noProof/>
                <w:webHidden/>
              </w:rPr>
              <w:instrText xml:space="preserve"> PAGEREF _Toc81825870 \h </w:instrText>
            </w:r>
            <w:r>
              <w:rPr>
                <w:noProof/>
                <w:webHidden/>
              </w:rPr>
            </w:r>
            <w:r>
              <w:rPr>
                <w:noProof/>
                <w:webHidden/>
              </w:rPr>
              <w:fldChar w:fldCharType="separate"/>
            </w:r>
            <w:r w:rsidR="0088249A">
              <w:rPr>
                <w:noProof/>
                <w:webHidden/>
              </w:rPr>
              <w:t>5</w:t>
            </w:r>
            <w:r>
              <w:rPr>
                <w:noProof/>
                <w:webHidden/>
              </w:rPr>
              <w:fldChar w:fldCharType="end"/>
            </w:r>
          </w:hyperlink>
        </w:p>
        <w:p w14:paraId="381A6936" w14:textId="5A7B3E31" w:rsidR="00D15E6A" w:rsidRDefault="00D15E6A">
          <w:pPr>
            <w:pStyle w:val="Innehll2"/>
            <w:tabs>
              <w:tab w:val="left" w:pos="880"/>
              <w:tab w:val="right" w:leader="dot" w:pos="9065"/>
            </w:tabs>
            <w:rPr>
              <w:rFonts w:cstheme="minorBidi"/>
              <w:noProof/>
            </w:rPr>
          </w:pPr>
          <w:hyperlink w:anchor="_Toc81825871" w:history="1">
            <w:r w:rsidRPr="00C0619C">
              <w:rPr>
                <w:rStyle w:val="Hyperlnk"/>
                <w:noProof/>
              </w:rPr>
              <w:t>3.7</w:t>
            </w:r>
            <w:r>
              <w:rPr>
                <w:rFonts w:cstheme="minorBidi"/>
                <w:noProof/>
              </w:rPr>
              <w:tab/>
            </w:r>
            <w:r w:rsidRPr="00C0619C">
              <w:rPr>
                <w:rStyle w:val="Hyperlnk"/>
                <w:noProof/>
              </w:rPr>
              <w:t>Fråga 7 - Länkar</w:t>
            </w:r>
            <w:r>
              <w:rPr>
                <w:noProof/>
                <w:webHidden/>
              </w:rPr>
              <w:tab/>
            </w:r>
            <w:r>
              <w:rPr>
                <w:noProof/>
                <w:webHidden/>
              </w:rPr>
              <w:fldChar w:fldCharType="begin"/>
            </w:r>
            <w:r>
              <w:rPr>
                <w:noProof/>
                <w:webHidden/>
              </w:rPr>
              <w:instrText xml:space="preserve"> PAGEREF _Toc81825871 \h </w:instrText>
            </w:r>
            <w:r>
              <w:rPr>
                <w:noProof/>
                <w:webHidden/>
              </w:rPr>
            </w:r>
            <w:r>
              <w:rPr>
                <w:noProof/>
                <w:webHidden/>
              </w:rPr>
              <w:fldChar w:fldCharType="separate"/>
            </w:r>
            <w:r w:rsidR="0088249A">
              <w:rPr>
                <w:noProof/>
                <w:webHidden/>
              </w:rPr>
              <w:t>5</w:t>
            </w:r>
            <w:r>
              <w:rPr>
                <w:noProof/>
                <w:webHidden/>
              </w:rPr>
              <w:fldChar w:fldCharType="end"/>
            </w:r>
          </w:hyperlink>
        </w:p>
        <w:p w14:paraId="68430DB0" w14:textId="3EC5CCA6" w:rsidR="00D15E6A" w:rsidRDefault="00D15E6A">
          <w:pPr>
            <w:pStyle w:val="Innehll2"/>
            <w:tabs>
              <w:tab w:val="left" w:pos="880"/>
              <w:tab w:val="right" w:leader="dot" w:pos="9065"/>
            </w:tabs>
            <w:rPr>
              <w:rFonts w:cstheme="minorBidi"/>
              <w:noProof/>
            </w:rPr>
          </w:pPr>
          <w:hyperlink w:anchor="_Toc81825872" w:history="1">
            <w:r w:rsidRPr="00C0619C">
              <w:rPr>
                <w:rStyle w:val="Hyperlnk"/>
                <w:noProof/>
              </w:rPr>
              <w:t>3.8</w:t>
            </w:r>
            <w:r>
              <w:rPr>
                <w:rFonts w:cstheme="minorBidi"/>
                <w:noProof/>
              </w:rPr>
              <w:tab/>
            </w:r>
            <w:r w:rsidRPr="00C0619C">
              <w:rPr>
                <w:rStyle w:val="Hyperlnk"/>
                <w:noProof/>
              </w:rPr>
              <w:t>Fråga 8 - Bilder</w:t>
            </w:r>
            <w:r>
              <w:rPr>
                <w:noProof/>
                <w:webHidden/>
              </w:rPr>
              <w:tab/>
            </w:r>
            <w:r>
              <w:rPr>
                <w:noProof/>
                <w:webHidden/>
              </w:rPr>
              <w:fldChar w:fldCharType="begin"/>
            </w:r>
            <w:r>
              <w:rPr>
                <w:noProof/>
                <w:webHidden/>
              </w:rPr>
              <w:instrText xml:space="preserve"> PAGEREF _Toc81825872 \h </w:instrText>
            </w:r>
            <w:r>
              <w:rPr>
                <w:noProof/>
                <w:webHidden/>
              </w:rPr>
            </w:r>
            <w:r>
              <w:rPr>
                <w:noProof/>
                <w:webHidden/>
              </w:rPr>
              <w:fldChar w:fldCharType="separate"/>
            </w:r>
            <w:r w:rsidR="0088249A">
              <w:rPr>
                <w:noProof/>
                <w:webHidden/>
              </w:rPr>
              <w:t>6</w:t>
            </w:r>
            <w:r>
              <w:rPr>
                <w:noProof/>
                <w:webHidden/>
              </w:rPr>
              <w:fldChar w:fldCharType="end"/>
            </w:r>
          </w:hyperlink>
        </w:p>
        <w:p w14:paraId="6F71074E" w14:textId="1706F2B6" w:rsidR="00D15E6A" w:rsidRDefault="00D15E6A">
          <w:pPr>
            <w:pStyle w:val="Innehll2"/>
            <w:tabs>
              <w:tab w:val="left" w:pos="880"/>
              <w:tab w:val="right" w:leader="dot" w:pos="9065"/>
            </w:tabs>
            <w:rPr>
              <w:rFonts w:cstheme="minorBidi"/>
              <w:noProof/>
            </w:rPr>
          </w:pPr>
          <w:hyperlink w:anchor="_Toc81825873" w:history="1">
            <w:r w:rsidRPr="00C0619C">
              <w:rPr>
                <w:rStyle w:val="Hyperlnk"/>
                <w:noProof/>
              </w:rPr>
              <w:t>3.9</w:t>
            </w:r>
            <w:r>
              <w:rPr>
                <w:rFonts w:cstheme="minorBidi"/>
                <w:noProof/>
              </w:rPr>
              <w:tab/>
            </w:r>
            <w:r w:rsidRPr="00C0619C">
              <w:rPr>
                <w:rStyle w:val="Hyperlnk"/>
                <w:noProof/>
              </w:rPr>
              <w:t>Fråga 9 - Tabeller</w:t>
            </w:r>
            <w:r>
              <w:rPr>
                <w:noProof/>
                <w:webHidden/>
              </w:rPr>
              <w:tab/>
            </w:r>
            <w:r>
              <w:rPr>
                <w:noProof/>
                <w:webHidden/>
              </w:rPr>
              <w:fldChar w:fldCharType="begin"/>
            </w:r>
            <w:r>
              <w:rPr>
                <w:noProof/>
                <w:webHidden/>
              </w:rPr>
              <w:instrText xml:space="preserve"> PAGEREF _Toc81825873 \h </w:instrText>
            </w:r>
            <w:r>
              <w:rPr>
                <w:noProof/>
                <w:webHidden/>
              </w:rPr>
            </w:r>
            <w:r>
              <w:rPr>
                <w:noProof/>
                <w:webHidden/>
              </w:rPr>
              <w:fldChar w:fldCharType="separate"/>
            </w:r>
            <w:r w:rsidR="0088249A">
              <w:rPr>
                <w:noProof/>
                <w:webHidden/>
              </w:rPr>
              <w:t>6</w:t>
            </w:r>
            <w:r>
              <w:rPr>
                <w:noProof/>
                <w:webHidden/>
              </w:rPr>
              <w:fldChar w:fldCharType="end"/>
            </w:r>
          </w:hyperlink>
        </w:p>
        <w:p w14:paraId="5E322A87" w14:textId="2AC5AF81" w:rsidR="00D15E6A" w:rsidRDefault="00D15E6A">
          <w:pPr>
            <w:pStyle w:val="Innehll2"/>
            <w:tabs>
              <w:tab w:val="left" w:pos="880"/>
              <w:tab w:val="right" w:leader="dot" w:pos="9065"/>
            </w:tabs>
            <w:rPr>
              <w:rFonts w:cstheme="minorBidi"/>
              <w:noProof/>
            </w:rPr>
          </w:pPr>
          <w:hyperlink w:anchor="_Toc81825874" w:history="1">
            <w:r w:rsidRPr="00C0619C">
              <w:rPr>
                <w:rStyle w:val="Hyperlnk"/>
                <w:noProof/>
              </w:rPr>
              <w:t>3.10</w:t>
            </w:r>
            <w:r>
              <w:rPr>
                <w:rFonts w:cstheme="minorBidi"/>
                <w:noProof/>
              </w:rPr>
              <w:tab/>
            </w:r>
            <w:r w:rsidRPr="00C0619C">
              <w:rPr>
                <w:rStyle w:val="Hyperlnk"/>
                <w:noProof/>
              </w:rPr>
              <w:t>Fråga 10 - Formulär</w:t>
            </w:r>
            <w:r>
              <w:rPr>
                <w:noProof/>
                <w:webHidden/>
              </w:rPr>
              <w:tab/>
            </w:r>
            <w:r>
              <w:rPr>
                <w:noProof/>
                <w:webHidden/>
              </w:rPr>
              <w:fldChar w:fldCharType="begin"/>
            </w:r>
            <w:r>
              <w:rPr>
                <w:noProof/>
                <w:webHidden/>
              </w:rPr>
              <w:instrText xml:space="preserve"> PAGEREF _Toc81825874 \h </w:instrText>
            </w:r>
            <w:r>
              <w:rPr>
                <w:noProof/>
                <w:webHidden/>
              </w:rPr>
            </w:r>
            <w:r>
              <w:rPr>
                <w:noProof/>
                <w:webHidden/>
              </w:rPr>
              <w:fldChar w:fldCharType="separate"/>
            </w:r>
            <w:r w:rsidR="0088249A">
              <w:rPr>
                <w:noProof/>
                <w:webHidden/>
              </w:rPr>
              <w:t>6</w:t>
            </w:r>
            <w:r>
              <w:rPr>
                <w:noProof/>
                <w:webHidden/>
              </w:rPr>
              <w:fldChar w:fldCharType="end"/>
            </w:r>
          </w:hyperlink>
        </w:p>
        <w:p w14:paraId="45966C29" w14:textId="532A69AE" w:rsidR="00D15E6A" w:rsidRDefault="00D15E6A">
          <w:pPr>
            <w:pStyle w:val="Innehll2"/>
            <w:tabs>
              <w:tab w:val="left" w:pos="880"/>
              <w:tab w:val="right" w:leader="dot" w:pos="9065"/>
            </w:tabs>
            <w:rPr>
              <w:rFonts w:cstheme="minorBidi"/>
              <w:noProof/>
            </w:rPr>
          </w:pPr>
          <w:hyperlink w:anchor="_Toc81825875" w:history="1">
            <w:r w:rsidRPr="00C0619C">
              <w:rPr>
                <w:rStyle w:val="Hyperlnk"/>
                <w:noProof/>
              </w:rPr>
              <w:t>3.11</w:t>
            </w:r>
            <w:r>
              <w:rPr>
                <w:rFonts w:cstheme="minorBidi"/>
                <w:noProof/>
              </w:rPr>
              <w:tab/>
            </w:r>
            <w:r w:rsidRPr="00C0619C">
              <w:rPr>
                <w:rStyle w:val="Hyperlnk"/>
                <w:noProof/>
              </w:rPr>
              <w:t>Fråga 11 – Layout-element</w:t>
            </w:r>
            <w:r>
              <w:rPr>
                <w:noProof/>
                <w:webHidden/>
              </w:rPr>
              <w:tab/>
            </w:r>
            <w:r>
              <w:rPr>
                <w:noProof/>
                <w:webHidden/>
              </w:rPr>
              <w:fldChar w:fldCharType="begin"/>
            </w:r>
            <w:r>
              <w:rPr>
                <w:noProof/>
                <w:webHidden/>
              </w:rPr>
              <w:instrText xml:space="preserve"> PAGEREF _Toc81825875 \h </w:instrText>
            </w:r>
            <w:r>
              <w:rPr>
                <w:noProof/>
                <w:webHidden/>
              </w:rPr>
            </w:r>
            <w:r>
              <w:rPr>
                <w:noProof/>
                <w:webHidden/>
              </w:rPr>
              <w:fldChar w:fldCharType="separate"/>
            </w:r>
            <w:r w:rsidR="0088249A">
              <w:rPr>
                <w:noProof/>
                <w:webHidden/>
              </w:rPr>
              <w:t>6</w:t>
            </w:r>
            <w:r>
              <w:rPr>
                <w:noProof/>
                <w:webHidden/>
              </w:rPr>
              <w:fldChar w:fldCharType="end"/>
            </w:r>
          </w:hyperlink>
        </w:p>
        <w:p w14:paraId="36C0490C" w14:textId="30B6DF77" w:rsidR="00D15E6A" w:rsidRDefault="00D15E6A">
          <w:pPr>
            <w:pStyle w:val="Innehll2"/>
            <w:tabs>
              <w:tab w:val="left" w:pos="880"/>
              <w:tab w:val="right" w:leader="dot" w:pos="9065"/>
            </w:tabs>
            <w:rPr>
              <w:rFonts w:cstheme="minorBidi"/>
              <w:noProof/>
            </w:rPr>
          </w:pPr>
          <w:hyperlink w:anchor="_Toc81825876" w:history="1">
            <w:r w:rsidRPr="00C0619C">
              <w:rPr>
                <w:rStyle w:val="Hyperlnk"/>
                <w:noProof/>
              </w:rPr>
              <w:t>3.12</w:t>
            </w:r>
            <w:r>
              <w:rPr>
                <w:rFonts w:cstheme="minorBidi"/>
                <w:noProof/>
              </w:rPr>
              <w:tab/>
            </w:r>
            <w:r w:rsidRPr="00C0619C">
              <w:rPr>
                <w:rStyle w:val="Hyperlnk"/>
                <w:noProof/>
              </w:rPr>
              <w:t>Fråga 12 - Validering</w:t>
            </w:r>
            <w:r>
              <w:rPr>
                <w:noProof/>
                <w:webHidden/>
              </w:rPr>
              <w:tab/>
            </w:r>
            <w:r>
              <w:rPr>
                <w:noProof/>
                <w:webHidden/>
              </w:rPr>
              <w:fldChar w:fldCharType="begin"/>
            </w:r>
            <w:r>
              <w:rPr>
                <w:noProof/>
                <w:webHidden/>
              </w:rPr>
              <w:instrText xml:space="preserve"> PAGEREF _Toc81825876 \h </w:instrText>
            </w:r>
            <w:r>
              <w:rPr>
                <w:noProof/>
                <w:webHidden/>
              </w:rPr>
            </w:r>
            <w:r>
              <w:rPr>
                <w:noProof/>
                <w:webHidden/>
              </w:rPr>
              <w:fldChar w:fldCharType="separate"/>
            </w:r>
            <w:r w:rsidR="0088249A">
              <w:rPr>
                <w:noProof/>
                <w:webHidden/>
              </w:rPr>
              <w:t>7</w:t>
            </w:r>
            <w:r>
              <w:rPr>
                <w:noProof/>
                <w:webHidden/>
              </w:rPr>
              <w:fldChar w:fldCharType="end"/>
            </w:r>
          </w:hyperlink>
        </w:p>
        <w:p w14:paraId="09BF1745" w14:textId="275E6317" w:rsidR="00D15E6A" w:rsidRDefault="00D15E6A">
          <w:pPr>
            <w:pStyle w:val="Innehll1"/>
            <w:tabs>
              <w:tab w:val="left" w:pos="440"/>
              <w:tab w:val="right" w:leader="dot" w:pos="9065"/>
            </w:tabs>
            <w:rPr>
              <w:rFonts w:cstheme="minorBidi"/>
              <w:noProof/>
            </w:rPr>
          </w:pPr>
          <w:hyperlink w:anchor="_Toc81825877" w:history="1">
            <w:r w:rsidRPr="00C0619C">
              <w:rPr>
                <w:rStyle w:val="Hyperlnk"/>
                <w:noProof/>
                <w:lang w:bidi="hi-IN"/>
              </w:rPr>
              <w:t>4</w:t>
            </w:r>
            <w:r>
              <w:rPr>
                <w:rFonts w:cstheme="minorBidi"/>
                <w:noProof/>
              </w:rPr>
              <w:tab/>
            </w:r>
            <w:r w:rsidRPr="00C0619C">
              <w:rPr>
                <w:rStyle w:val="Hyperlnk"/>
                <w:noProof/>
                <w:lang w:bidi="hi-IN"/>
              </w:rPr>
              <w:t>Slutsatser</w:t>
            </w:r>
            <w:r>
              <w:rPr>
                <w:noProof/>
                <w:webHidden/>
              </w:rPr>
              <w:tab/>
            </w:r>
            <w:r>
              <w:rPr>
                <w:noProof/>
                <w:webHidden/>
              </w:rPr>
              <w:fldChar w:fldCharType="begin"/>
            </w:r>
            <w:r>
              <w:rPr>
                <w:noProof/>
                <w:webHidden/>
              </w:rPr>
              <w:instrText xml:space="preserve"> PAGEREF _Toc81825877 \h </w:instrText>
            </w:r>
            <w:r>
              <w:rPr>
                <w:noProof/>
                <w:webHidden/>
              </w:rPr>
            </w:r>
            <w:r>
              <w:rPr>
                <w:noProof/>
                <w:webHidden/>
              </w:rPr>
              <w:fldChar w:fldCharType="separate"/>
            </w:r>
            <w:r w:rsidR="0088249A">
              <w:rPr>
                <w:noProof/>
                <w:webHidden/>
              </w:rPr>
              <w:t>8</w:t>
            </w:r>
            <w:r>
              <w:rPr>
                <w:noProof/>
                <w:webHidden/>
              </w:rPr>
              <w:fldChar w:fldCharType="end"/>
            </w:r>
          </w:hyperlink>
        </w:p>
        <w:p w14:paraId="02EC779B" w14:textId="4F0AB764" w:rsidR="00D15E6A" w:rsidRDefault="00D15E6A">
          <w:pPr>
            <w:pStyle w:val="Innehll1"/>
            <w:tabs>
              <w:tab w:val="left" w:pos="440"/>
              <w:tab w:val="right" w:leader="dot" w:pos="9065"/>
            </w:tabs>
            <w:rPr>
              <w:rFonts w:cstheme="minorBidi"/>
              <w:noProof/>
            </w:rPr>
          </w:pPr>
          <w:hyperlink w:anchor="_Toc81825878" w:history="1">
            <w:r w:rsidRPr="00C0619C">
              <w:rPr>
                <w:rStyle w:val="Hyperlnk"/>
                <w:noProof/>
                <w:lang w:bidi="hi-IN"/>
              </w:rPr>
              <w:t>5</w:t>
            </w:r>
            <w:r>
              <w:rPr>
                <w:rFonts w:cstheme="minorBidi"/>
                <w:noProof/>
              </w:rPr>
              <w:tab/>
            </w:r>
            <w:r w:rsidRPr="00C0619C">
              <w:rPr>
                <w:rStyle w:val="Hyperlnk"/>
                <w:noProof/>
                <w:lang w:bidi="hi-IN"/>
              </w:rPr>
              <w:t>Källförteckning</w:t>
            </w:r>
            <w:r>
              <w:rPr>
                <w:noProof/>
                <w:webHidden/>
              </w:rPr>
              <w:tab/>
            </w:r>
            <w:r>
              <w:rPr>
                <w:noProof/>
                <w:webHidden/>
              </w:rPr>
              <w:fldChar w:fldCharType="begin"/>
            </w:r>
            <w:r>
              <w:rPr>
                <w:noProof/>
                <w:webHidden/>
              </w:rPr>
              <w:instrText xml:space="preserve"> PAGEREF _Toc81825878 \h </w:instrText>
            </w:r>
            <w:r>
              <w:rPr>
                <w:noProof/>
                <w:webHidden/>
              </w:rPr>
            </w:r>
            <w:r>
              <w:rPr>
                <w:noProof/>
                <w:webHidden/>
              </w:rPr>
              <w:fldChar w:fldCharType="separate"/>
            </w:r>
            <w:r w:rsidR="0088249A">
              <w:rPr>
                <w:noProof/>
                <w:webHidden/>
              </w:rPr>
              <w:t>9</w:t>
            </w:r>
            <w:r>
              <w:rPr>
                <w:noProof/>
                <w:webHidden/>
              </w:rPr>
              <w:fldChar w:fldCharType="end"/>
            </w:r>
          </w:hyperlink>
        </w:p>
        <w:p w14:paraId="78D48415" w14:textId="44B51800" w:rsidR="0058063B" w:rsidRDefault="0058063B">
          <w:r>
            <w:rPr>
              <w:b/>
              <w:bCs/>
            </w:rPr>
            <w:fldChar w:fldCharType="end"/>
          </w:r>
        </w:p>
      </w:sdtContent>
    </w:sdt>
    <w:p w14:paraId="4265960B" w14:textId="77777777" w:rsidR="0058063B" w:rsidRDefault="0058063B" w:rsidP="0058063B">
      <w:pPr>
        <w:pStyle w:val="Textbody"/>
        <w:jc w:val="left"/>
        <w:outlineLvl w:val="0"/>
        <w:rPr>
          <w:b/>
          <w:bCs/>
        </w:rPr>
      </w:pPr>
    </w:p>
    <w:p w14:paraId="0349142D" w14:textId="77777777" w:rsidR="0058063B" w:rsidRDefault="0058063B">
      <w:pPr>
        <w:rPr>
          <w:rFonts w:ascii="FreeSerif" w:eastAsia="FreeSerif" w:hAnsi="FreeSerif" w:cs="FreeSerif"/>
          <w:b/>
          <w:bCs/>
        </w:rPr>
      </w:pPr>
      <w:r>
        <w:rPr>
          <w:b/>
          <w:bCs/>
        </w:rPr>
        <w:br w:type="page"/>
      </w:r>
    </w:p>
    <w:p w14:paraId="1B5C3886" w14:textId="0EAF4984" w:rsidR="00295A71" w:rsidRDefault="006B2D03" w:rsidP="0058063B">
      <w:pPr>
        <w:pStyle w:val="Rubrik1"/>
        <w:rPr>
          <w:rFonts w:hint="eastAsia"/>
        </w:rPr>
      </w:pPr>
      <w:bookmarkStart w:id="3" w:name="_Toc81825864"/>
      <w:r w:rsidRPr="0058063B">
        <w:lastRenderedPageBreak/>
        <w:t>Frågor</w:t>
      </w:r>
      <w:bookmarkEnd w:id="3"/>
    </w:p>
    <w:p w14:paraId="6A49669F" w14:textId="44941DDA" w:rsidR="000E0DF1" w:rsidRPr="00673510" w:rsidRDefault="000E0DF1" w:rsidP="000E0DF1">
      <w:pPr>
        <w:pStyle w:val="Rubrik2"/>
        <w:rPr>
          <w:rFonts w:hint="eastAsia"/>
        </w:rPr>
      </w:pPr>
      <w:bookmarkStart w:id="4" w:name="_Toc81825865"/>
      <w:r w:rsidRPr="00673510">
        <w:t>Fråga 1</w:t>
      </w:r>
      <w:r w:rsidR="00305719" w:rsidRPr="00673510">
        <w:t xml:space="preserve"> – </w:t>
      </w:r>
      <w:r w:rsidR="006F330B" w:rsidRPr="00673510">
        <w:t>G</w:t>
      </w:r>
      <w:r w:rsidR="00305719" w:rsidRPr="00673510">
        <w:t>run</w:t>
      </w:r>
      <w:r w:rsidR="006F330B" w:rsidRPr="00673510">
        <w:t>d</w:t>
      </w:r>
      <w:r w:rsidR="00305719" w:rsidRPr="00673510">
        <w:t>läggande begrepp</w:t>
      </w:r>
      <w:bookmarkEnd w:id="4"/>
    </w:p>
    <w:p w14:paraId="2C8E90C3" w14:textId="283EC72B" w:rsidR="00404BF5" w:rsidRPr="00BD4B6B" w:rsidRDefault="00404BF5" w:rsidP="00AE78DF">
      <w:pPr>
        <w:pStyle w:val="underrubrik0"/>
      </w:pPr>
      <w:r w:rsidRPr="00673510">
        <w:t>Beskriv följande begrepp:</w:t>
      </w:r>
    </w:p>
    <w:p w14:paraId="74544800" w14:textId="71E21361" w:rsidR="00404BF5" w:rsidRPr="00FE280E" w:rsidRDefault="00404BF5" w:rsidP="00BD4B6B">
      <w:pPr>
        <w:pStyle w:val="Textbody"/>
        <w:numPr>
          <w:ilvl w:val="0"/>
          <w:numId w:val="5"/>
        </w:numPr>
        <w:jc w:val="left"/>
      </w:pPr>
      <w:r w:rsidRPr="00FE280E">
        <w:t>TCP/IP</w:t>
      </w:r>
      <w:r w:rsidR="00E433DF" w:rsidRPr="00FE280E">
        <w:t xml:space="preserve"> </w:t>
      </w:r>
      <w:r w:rsidR="00336ADA" w:rsidRPr="00FE280E">
        <w:t>–</w:t>
      </w:r>
      <w:r w:rsidR="00C763CE" w:rsidRPr="00FE280E">
        <w:t xml:space="preserve"> </w:t>
      </w:r>
      <w:r w:rsidR="00336ADA" w:rsidRPr="00FE280E">
        <w:t xml:space="preserve">Transmission Control </w:t>
      </w:r>
      <w:proofErr w:type="spellStart"/>
      <w:r w:rsidR="00336ADA" w:rsidRPr="00FE280E">
        <w:t>Protocol</w:t>
      </w:r>
      <w:proofErr w:type="spellEnd"/>
      <w:r w:rsidR="00336ADA" w:rsidRPr="00FE280E">
        <w:t xml:space="preserve">/ Internet </w:t>
      </w:r>
      <w:proofErr w:type="spellStart"/>
      <w:r w:rsidR="00336ADA" w:rsidRPr="00FE280E">
        <w:t>Protocol</w:t>
      </w:r>
      <w:proofErr w:type="spellEnd"/>
      <w:r w:rsidR="00FE280E" w:rsidRPr="00FE280E">
        <w:t xml:space="preserve"> är ett</w:t>
      </w:r>
      <w:r w:rsidR="00FE280E">
        <w:t xml:space="preserve"> nätverksprotokoll</w:t>
      </w:r>
      <w:r w:rsidR="007B31B8">
        <w:t xml:space="preserve"> som består av ett antal regler för hur data skickas mellan </w:t>
      </w:r>
      <w:r w:rsidR="00DF7AFB">
        <w:t>olika enheter</w:t>
      </w:r>
      <w:r w:rsidR="006726E8">
        <w:t xml:space="preserve"> över internet</w:t>
      </w:r>
      <w:r w:rsidR="00DF7AFB">
        <w:t xml:space="preserve">. </w:t>
      </w:r>
      <w:r w:rsidR="005F58A6">
        <w:t xml:space="preserve"> TCP/IP består av flera olika lager: applikations lager, transportlager, </w:t>
      </w:r>
      <w:proofErr w:type="spellStart"/>
      <w:r w:rsidR="000137CD">
        <w:t>nätverkslager</w:t>
      </w:r>
      <w:proofErr w:type="spellEnd"/>
      <w:r w:rsidR="000137CD">
        <w:t>, nätverksgränssnitt</w:t>
      </w:r>
      <w:r w:rsidR="009F58B2">
        <w:t xml:space="preserve">slager och hårdvara. </w:t>
      </w:r>
      <w:r w:rsidR="00425178">
        <w:fldChar w:fldCharType="begin"/>
      </w:r>
      <w:r w:rsidR="00BB4780">
        <w:instrText xml:space="preserve"> ADDIN ZOTERO_ITEM CSL_CITATION {"citationID":"RGk31Xig","properties":{"formattedCitation":"[1]","plainCitation":"[1]","noteIndex":0},"citationItems":[{"id":26,"uris":["http://zotero.org/users/local/apOBuzzp/items/FDK4ABPE"],"uri":["http://zotero.org/users/local/apOBuzzp/items/FDK4ABPE"],"itemData":{"id":26,"type":"webpage","abstract":"IBM Documentation.","container-title":"IBM.com","language":"en-US","title":"IBM Docs","URL":"https://www.ibm.com/docs/www.ibm.com/docs/en","accessed":{"date-parts":[["2021",9,6]]}}}],"schema":"https://github.com/citation-style-language/schema/raw/master/csl-citation.json"} </w:instrText>
      </w:r>
      <w:r w:rsidR="00425178">
        <w:fldChar w:fldCharType="separate"/>
      </w:r>
      <w:r w:rsidR="00425178" w:rsidRPr="00425178">
        <w:t>[1]</w:t>
      </w:r>
      <w:r w:rsidR="00425178">
        <w:fldChar w:fldCharType="end"/>
      </w:r>
    </w:p>
    <w:p w14:paraId="605B2CEC" w14:textId="452951AC" w:rsidR="00404BF5" w:rsidRPr="000F67CA" w:rsidRDefault="00404BF5" w:rsidP="00BD4B6B">
      <w:pPr>
        <w:pStyle w:val="Textbody"/>
        <w:numPr>
          <w:ilvl w:val="0"/>
          <w:numId w:val="5"/>
        </w:numPr>
        <w:jc w:val="left"/>
      </w:pPr>
      <w:r w:rsidRPr="000F67CA">
        <w:t>DNS</w:t>
      </w:r>
      <w:r w:rsidR="004E1E42" w:rsidRPr="000F67CA">
        <w:t xml:space="preserve"> </w:t>
      </w:r>
      <w:r w:rsidR="000F67CA" w:rsidRPr="000F67CA">
        <w:t>–</w:t>
      </w:r>
      <w:r w:rsidR="004E1E42" w:rsidRPr="000F67CA">
        <w:t xml:space="preserve"> </w:t>
      </w:r>
      <w:proofErr w:type="spellStart"/>
      <w:r w:rsidR="000F67CA" w:rsidRPr="000F67CA">
        <w:t>Domain</w:t>
      </w:r>
      <w:proofErr w:type="spellEnd"/>
      <w:r w:rsidR="000F67CA" w:rsidRPr="000F67CA">
        <w:t xml:space="preserve"> </w:t>
      </w:r>
      <w:proofErr w:type="spellStart"/>
      <w:r w:rsidR="000F67CA" w:rsidRPr="000F67CA">
        <w:t>Name</w:t>
      </w:r>
      <w:proofErr w:type="spellEnd"/>
      <w:r w:rsidR="000F67CA" w:rsidRPr="000F67CA">
        <w:t xml:space="preserve"> System, är som</w:t>
      </w:r>
      <w:r w:rsidR="000F67CA">
        <w:t xml:space="preserve"> en telefonkatalog för IP-adresser och </w:t>
      </w:r>
      <w:r w:rsidR="00780C9B">
        <w:t xml:space="preserve">webbadresser. </w:t>
      </w:r>
      <w:r w:rsidR="00655259">
        <w:t>Om man söker på miun.se i webbläsaren så kommer IP-adressen till den webbsidan hämtas via DNS.</w:t>
      </w:r>
      <w:r w:rsidR="00837479">
        <w:t xml:space="preserve"> </w:t>
      </w:r>
      <w:r w:rsidR="00655259">
        <w:t xml:space="preserve"> </w:t>
      </w:r>
      <w:r w:rsidR="00C509AB">
        <w:fldChar w:fldCharType="begin"/>
      </w:r>
      <w:r w:rsidR="00692D63">
        <w:instrText xml:space="preserve"> ADDIN ZOTERO_ITEM CSL_CITATION {"citationID":"SUOYwsSa","properties":{"formattedCitation":"[1, 2]","plainCitation":"[1, 2]","noteIndex":0},"citationItems":[{"id":26,"uris":["http://zotero.org/users/local/apOBuzzp/items/FDK4ABPE"],"uri":["http://zotero.org/users/local/apOBuzzp/items/FDK4ABPE"],"itemData":{"id":26,"type":"webpage","abstract":"IBM Documentation.","container-title":"IBM.com","language":"en-US","title":"IBM Docs","URL":"https://www.ibm.com/docs/www.ibm.com/docs/en","accessed":{"date-parts":[["2021",9,6]]}}},{"id":25,"uris":["http://zotero.org/users/local/apOBuzzp/items/8D4NFK2H"],"uri":["http://zotero.org/users/local/apOBuzzp/items/8D4NFK2H"],"itemData":{"id":25,"type":"speech","event":"DT057G - Webbutveckling 1","title":"HTML - Hypertext Markup Language","URL":"https://elearn20.miun.se/moodle/pluginfile.php/991038/mod_resource/content/7/HTML_HT21.pdf","author":[{"family":"Hasselmalm","given":"Mikael"}],"accessed":{"date-parts":[["2021",9,6]]},"issued":{"date-parts":[["2021",9,3]]}}}],"schema":"https://github.com/citation-style-language/schema/raw/master/csl-citation.json"} </w:instrText>
      </w:r>
      <w:r w:rsidR="00C509AB">
        <w:fldChar w:fldCharType="separate"/>
      </w:r>
      <w:r w:rsidR="00C509AB" w:rsidRPr="00C509AB">
        <w:t>[1, 2]</w:t>
      </w:r>
      <w:r w:rsidR="00C509AB">
        <w:fldChar w:fldCharType="end"/>
      </w:r>
    </w:p>
    <w:p w14:paraId="24D73C91" w14:textId="0A97173D" w:rsidR="00404BF5" w:rsidRPr="00C94E21" w:rsidRDefault="00404BF5" w:rsidP="00BD4B6B">
      <w:pPr>
        <w:pStyle w:val="Textbody"/>
        <w:numPr>
          <w:ilvl w:val="0"/>
          <w:numId w:val="5"/>
        </w:numPr>
        <w:jc w:val="left"/>
      </w:pPr>
      <w:r w:rsidRPr="00C94E21">
        <w:t>Domännamn</w:t>
      </w:r>
      <w:r w:rsidR="00DB11AF" w:rsidRPr="00C94E21">
        <w:t xml:space="preserve"> </w:t>
      </w:r>
      <w:r w:rsidR="002327D8" w:rsidRPr="00C94E21">
        <w:t>–</w:t>
      </w:r>
      <w:r w:rsidR="00882B49" w:rsidRPr="00C94E21">
        <w:t xml:space="preserve"> </w:t>
      </w:r>
      <w:r w:rsidR="002327D8" w:rsidRPr="00C94E21">
        <w:t xml:space="preserve">Är namnet på en webbsida och visar på vilken domän som webbsidan tillhör. </w:t>
      </w:r>
      <w:r w:rsidR="00D95ECE" w:rsidRPr="00C94E21">
        <w:t xml:space="preserve">Det finns också regler </w:t>
      </w:r>
      <w:r w:rsidR="00C23BCD" w:rsidRPr="00C94E21">
        <w:t>för hur domännamn ska byggas upp som bestäms av DNS. Är ett namn registrerat i DNS så är det ett domännamn.</w:t>
      </w:r>
      <w:r w:rsidR="00673510">
        <w:t xml:space="preserve"> </w:t>
      </w:r>
      <w:r w:rsidR="00946939">
        <w:t xml:space="preserve">Miun.se är till exempel ett </w:t>
      </w:r>
      <w:proofErr w:type="gramStart"/>
      <w:r w:rsidR="00946939">
        <w:t>domän namn</w:t>
      </w:r>
      <w:proofErr w:type="gramEnd"/>
      <w:r w:rsidR="00946939">
        <w:t xml:space="preserve"> som visar att </w:t>
      </w:r>
      <w:r w:rsidR="00F36EA2">
        <w:t xml:space="preserve">den tillhör sverige-domänen (.se) och </w:t>
      </w:r>
      <w:proofErr w:type="spellStart"/>
      <w:r w:rsidR="00F36EA2">
        <w:t>Miun</w:t>
      </w:r>
      <w:proofErr w:type="spellEnd"/>
      <w:r w:rsidR="00C81C54">
        <w:t>.</w:t>
      </w:r>
      <w:r w:rsidR="00673510">
        <w:t xml:space="preserve"> </w:t>
      </w:r>
      <w:r w:rsidR="00673510">
        <w:fldChar w:fldCharType="begin"/>
      </w:r>
      <w:r w:rsidR="00673510">
        <w:instrText xml:space="preserve"> ADDIN ZOTERO_ITEM CSL_CITATION {"citationID":"vqLTY9Tb","properties":{"formattedCitation":"[3]","plainCitation":"[3]","noteIndex":0},"citationItems":[{"id":34,"uris":["http://zotero.org/users/local/apOBuzzp/items/PZCMVNMN"],"uri":["http://zotero.org/users/local/apOBuzzp/items/PZCMVNMN"],"itemData":{"id":34,"type":"entry-encyclopedia","abstract":"A domain name is an identification string that defines a realm of administrative autonomy, authority or control within the Internet. Domain names are used in various networking contexts and for application-specific naming and addressing purposes. In general, a domain name identifies a network domain, or it represents an Internet Protocol (IP) resource, such as a personal computer used to access the Internet, a server computer hosting a website, or the web site itself or any other service communicated via the Internet. In 2017, 330.6 million domain names had been registered.Domain names are formed by the rules and procedures of the Domain Name System (DNS). Any name registered in the DNS is a domain name. Domain names are organized in subordinate levels (subdomains) of the DNS root domain, which is nameless. The first-level set of domain names are the top-level domains (TLDs), including the generic top-level domains (gTLDs), such as the prominent domains com, info, net, edu, and org, and the country code top-level domains (ccTLDs). Below these top-level domains in the DNS hierarchy are the second-level and third-level domain names that are typically open for reservation by end-users who wish to connect local area networks to the Internet, create other publicly accessible Internet resources or run web sites.\nThe registration of these domain names is usually administered by domain name registrars who sell their services to the public.\nA fully qualified domain name (FQDN) is a domain name that is completely specified with all labels in the hierarchy of the DNS, having no parts omitted. Traditionally a FQDN ends in a dot (.) to denote the top of the DNS tree. Labels in the Domain Name System are case-insensitive, and may therefore be written in any desired capitalization method, but most commonly domain names are written in lowercase in technical contexts.","container-title":"Wikipedia","language":"en","note":"Page Version ID: 1041138730","source":"Wikipedia","title":"Domain name","URL":"https://en.wikipedia.org/w/index.php?title=Domain_name&amp;oldid=1041138730","accessed":{"date-parts":[["2021",9,6]]},"issued":{"date-parts":[["2021",8,28]]}}}],"schema":"https://github.com/citation-style-language/schema/raw/master/csl-citation.json"} </w:instrText>
      </w:r>
      <w:r w:rsidR="00673510">
        <w:fldChar w:fldCharType="separate"/>
      </w:r>
      <w:r w:rsidR="00673510" w:rsidRPr="00673510">
        <w:t>[3]</w:t>
      </w:r>
      <w:r w:rsidR="00673510">
        <w:fldChar w:fldCharType="end"/>
      </w:r>
      <w:r w:rsidR="00C23BCD" w:rsidRPr="00C94E21">
        <w:t xml:space="preserve"> </w:t>
      </w:r>
      <w:r w:rsidR="00DB11AF" w:rsidRPr="00C94E21">
        <w:t xml:space="preserve"> </w:t>
      </w:r>
    </w:p>
    <w:p w14:paraId="703B508D" w14:textId="014DA541" w:rsidR="00404BF5" w:rsidRPr="00404BF5" w:rsidRDefault="00385427" w:rsidP="00BD4B6B">
      <w:pPr>
        <w:pStyle w:val="Textbody"/>
        <w:numPr>
          <w:ilvl w:val="0"/>
          <w:numId w:val="5"/>
        </w:numPr>
        <w:jc w:val="left"/>
      </w:pPr>
      <w:r>
        <w:t xml:space="preserve">http </w:t>
      </w:r>
      <w:r w:rsidR="006726E8">
        <w:t>–</w:t>
      </w:r>
      <w:r>
        <w:t xml:space="preserve"> </w:t>
      </w:r>
      <w:r w:rsidR="006726E8">
        <w:t>H</w:t>
      </w:r>
      <w:r w:rsidR="007B6DEF">
        <w:t>y</w:t>
      </w:r>
      <w:r w:rsidR="006726E8">
        <w:t xml:space="preserve">pertext Transfer </w:t>
      </w:r>
      <w:proofErr w:type="spellStart"/>
      <w:r w:rsidR="006726E8">
        <w:t>Protocol</w:t>
      </w:r>
      <w:proofErr w:type="spellEnd"/>
      <w:r w:rsidR="007B6DEF">
        <w:t xml:space="preserve"> är också </w:t>
      </w:r>
      <w:r w:rsidR="00C843BA">
        <w:t>ett protokoll med ett antal regler precis som TCP/IP men detta protokol</w:t>
      </w:r>
      <w:r w:rsidR="003F11EA">
        <w:t>l</w:t>
      </w:r>
      <w:r w:rsidR="00C843BA">
        <w:t xml:space="preserve"> gäller för hur </w:t>
      </w:r>
      <w:r w:rsidR="009D3F1A">
        <w:t xml:space="preserve">data för webbsidor skickas mellan klient och server. </w:t>
      </w:r>
      <w:r w:rsidR="0097601C">
        <w:t>http</w:t>
      </w:r>
      <w:r w:rsidR="003F11EA">
        <w:t xml:space="preserve"> styr alltså hur förfrågningar och svar skickas mellan klient och server när man vill besöka en specifik webbplats. </w:t>
      </w:r>
      <w:r w:rsidR="005429FC">
        <w:fldChar w:fldCharType="begin"/>
      </w:r>
      <w:r w:rsidR="00673510">
        <w:instrText xml:space="preserve"> ADDIN ZOTERO_ITEM CSL_CITATION {"citationID":"CDjfLpOs","properties":{"formattedCitation":"[4]","plainCitation":"[4]","noteIndex":0},"citationItems":[{"id":28,"uris":["http://zotero.org/users/local/apOBuzzp/items/WTCKTPL3"],"uri":["http://zotero.org/users/local/apOBuzzp/items/WTCKTPL3"],"itemData":{"id":28,"type":"entry-encyclopedia","abstract":"Hypertext Transfer Protocol (HTTP) är det kommunikationsprotokoll som används för att överföra webbsidor på informationsnätverket WWW, World Wide Web på Internet. Det ursprungliga syftet med HTTP var att tillhandahålla en metod för att överföra HTML-sidor från webbservrar till webbklienter.\nUtvecklingen av HTTP koordinerades av World Wide Web Consortium (W3C) och arbetsgrupper i Internet Engineering Task Force och kulminerade i publicerandet av en serie RFC:er, av vilka RFC 2616 (tidigare RFC 2068) är av störst vikt, som definierar HTTP/1.1, den version av HTTP som idag är i bredast tillämpning.\nHTTP bygger på ett förfrågan/svar-förfarande mellan klient och server. En HTTP-klient, vanligen en webbläsare, som skall hämta en HTML-fil, en bild eller annan fil från en webbserver skickar en förfrågan bestående av en kort textsträng till en TCP-port på servern, vanligen nummer 80. Textsträngen innehåller information om vilken version av HTTP som används, och vilken fil (eller annan resurs eller information) som klienten vill att servern skall skicka. En HTTP-förfrågan kan till exempel se ut som följande: \"GET /index.html HTTP/1.1\" (vilket med hjälp av HTTP version 1.1 skulle begära en överföring av serverns indexdokument till webbläsaren). Med förfrågan skickas ofta även ett eller flera MIME-meddelanden som innehåller extra information om vad klienten vill ha, till exempel preferens för olika språk och filformat. I HTTP 1.1 (till skillnad från 1.0) är MIME-parametern \"Host\" (namnet på den anropade webbservern) obligatorisk och måste skickas med varje förfrågan för att servern skall svara. När förfrågan mottagits av servern svarar denna med att skicka tillbaka ett kort svar, tillsammans med en datamängd som innehåller det efterfrågade dokumentet om detta återfanns på servern.\nTidiga versioner av HTTP kunde endast skicka en enda HTTP-förfrågan per TCP-koppling. Detta skapade problem vid webbsidor som innehöll många bilder, eftersom webbläsaren var tvungen att hämta varje bild för sig. I Netscape löstes problemet genom att alltid använda fyra TCP-kopplingar, och växelvis använda dem till att hämta bilder. Denna lösning ledde dock till prestandaproblem eftersom varje TCP-koppling var fristående från varandra och inte kunde reagera på stockning i nätet. I senare versioner av HTTP har man lagt till speciella funktioner för att kunna hämta flera filer samtidigt med samma TCP-koppling, vilket bidrar till att minska problemen.","container-title":"Wikipedia","language":"sv","note":"Page Version ID: 48578882","source":"Wikipedia","title":"Hypertext Transfer Protocol","URL":"https://sv.wikipedia.org/w/index.php?title=Hypertext_Transfer_Protocol&amp;oldid=48578882","accessed":{"date-parts":[["2021",9,6]]},"issued":{"date-parts":[["2020",12,18]]}}}],"schema":"https://github.com/citation-style-language/schema/raw/master/csl-citation.json"} </w:instrText>
      </w:r>
      <w:r w:rsidR="005429FC">
        <w:fldChar w:fldCharType="separate"/>
      </w:r>
      <w:r w:rsidR="00673510" w:rsidRPr="00673510">
        <w:t>[4]</w:t>
      </w:r>
      <w:r w:rsidR="005429FC">
        <w:fldChar w:fldCharType="end"/>
      </w:r>
    </w:p>
    <w:p w14:paraId="2E8E352C" w14:textId="40D805A1" w:rsidR="00404BF5" w:rsidRPr="0097601C" w:rsidRDefault="00404BF5" w:rsidP="00BD4B6B">
      <w:pPr>
        <w:pStyle w:val="Textbody"/>
        <w:numPr>
          <w:ilvl w:val="0"/>
          <w:numId w:val="5"/>
        </w:numPr>
        <w:jc w:val="left"/>
      </w:pPr>
      <w:r w:rsidRPr="0097601C">
        <w:t>FTP</w:t>
      </w:r>
      <w:r w:rsidR="003F11EA" w:rsidRPr="0097601C">
        <w:t xml:space="preserve"> </w:t>
      </w:r>
      <w:r w:rsidR="007E2733" w:rsidRPr="0097601C">
        <w:t>–</w:t>
      </w:r>
      <w:r w:rsidR="003F11EA" w:rsidRPr="0097601C">
        <w:t xml:space="preserve"> </w:t>
      </w:r>
      <w:proofErr w:type="spellStart"/>
      <w:r w:rsidR="007E2733" w:rsidRPr="0097601C">
        <w:t>File</w:t>
      </w:r>
      <w:proofErr w:type="spellEnd"/>
      <w:r w:rsidR="007E2733" w:rsidRPr="0097601C">
        <w:t xml:space="preserve"> Transfer </w:t>
      </w:r>
      <w:proofErr w:type="spellStart"/>
      <w:r w:rsidR="007E2733" w:rsidRPr="0097601C">
        <w:t>Protocol</w:t>
      </w:r>
      <w:proofErr w:type="spellEnd"/>
      <w:r w:rsidR="00A339B5" w:rsidRPr="0097601C">
        <w:t xml:space="preserve"> </w:t>
      </w:r>
      <w:r w:rsidR="0097601C" w:rsidRPr="0097601C">
        <w:t>fungerar på</w:t>
      </w:r>
      <w:r w:rsidR="0097601C">
        <w:t xml:space="preserve"> samma sätt som http men </w:t>
      </w:r>
      <w:r w:rsidR="00753F05">
        <w:t>detta är ett protokoll för filöverföring</w:t>
      </w:r>
      <w:r w:rsidR="0039039F">
        <w:t xml:space="preserve"> </w:t>
      </w:r>
      <w:r w:rsidR="006F7C20">
        <w:fldChar w:fldCharType="begin"/>
      </w:r>
      <w:r w:rsidR="00673510">
        <w:instrText xml:space="preserve"> ADDIN ZOTERO_ITEM CSL_CITATION {"citationID":"U9jdpsEr","properties":{"formattedCitation":"[5]","plainCitation":"[5]","noteIndex":0},"citationItems":[{"id":30,"uris":["http://zotero.org/users/local/apOBuzzp/items/KUUYHDG6"],"uri":["http://zotero.org/users/local/apOBuzzp/items/KUUYHDG6"],"itemData":{"id":30,"type":"entry-encyclopedia","abstract":"File Transfer Protocol eller FTP, ett av de tidigaste populära filöverföringsprotokollen för Internet. FTP är ett kommandobaserat protokoll för överföring av text och binära datafiler. Den första specifikationen skrevs redan 1971.\nFTP är på flera sätt ett osäkert protokoll, främst för att lösenord och data skickas i klartext vilket ger en potentiell risk att någon sniffar information från dataströmmen. För att göra filöverföringen säkrare kan man kryptera den med hjälp av SSL eller SSH till exempel genom att köra SFTP. \nModerna programvaror använder ett grafiskt eller textbaserat gränssnitt som skal för kommandon.","container-title":"Wikipedia","language":"sv","note":"Page Version ID: 48578879","source":"Wikipedia","title":"File Transfer Protocol","URL":"https://sv.wikipedia.org/w/index.php?title=File_Transfer_Protocol&amp;oldid=48578879","accessed":{"date-parts":[["2021",9,6]]},"issued":{"date-parts":[["2020",12,18]]}}}],"schema":"https://github.com/citation-style-language/schema/raw/master/csl-citation.json"} </w:instrText>
      </w:r>
      <w:r w:rsidR="006F7C20">
        <w:fldChar w:fldCharType="separate"/>
      </w:r>
      <w:r w:rsidR="00673510" w:rsidRPr="00673510">
        <w:t>[5]</w:t>
      </w:r>
      <w:r w:rsidR="006F7C20">
        <w:fldChar w:fldCharType="end"/>
      </w:r>
      <w:r w:rsidR="00753F05">
        <w:t xml:space="preserve">. </w:t>
      </w:r>
      <w:r w:rsidR="00191221">
        <w:t xml:space="preserve">I moment 1 när vi skulle ladda upp </w:t>
      </w:r>
      <w:r w:rsidR="0039039F">
        <w:t xml:space="preserve">vår html fil på </w:t>
      </w:r>
      <w:proofErr w:type="spellStart"/>
      <w:r w:rsidR="0039039F">
        <w:t>miun’s</w:t>
      </w:r>
      <w:proofErr w:type="spellEnd"/>
      <w:r w:rsidR="0039039F">
        <w:t xml:space="preserve"> domän så skickades filen med FTP.</w:t>
      </w:r>
    </w:p>
    <w:p w14:paraId="209AADE1" w14:textId="168340E0" w:rsidR="00404BF5" w:rsidRDefault="00404BF5" w:rsidP="00BD4B6B">
      <w:pPr>
        <w:pStyle w:val="Textbody"/>
        <w:numPr>
          <w:ilvl w:val="0"/>
          <w:numId w:val="5"/>
        </w:numPr>
        <w:jc w:val="left"/>
      </w:pPr>
      <w:r w:rsidRPr="00404BF5">
        <w:t>HTML (historik, versioner etcetera)</w:t>
      </w:r>
      <w:r w:rsidR="00CE31A5">
        <w:t xml:space="preserve"> </w:t>
      </w:r>
      <w:r w:rsidR="00883364">
        <w:t>–</w:t>
      </w:r>
      <w:r w:rsidR="00CE31A5">
        <w:t xml:space="preserve"> </w:t>
      </w:r>
      <w:r w:rsidR="00883364">
        <w:t xml:space="preserve">Hypertext </w:t>
      </w:r>
      <w:proofErr w:type="spellStart"/>
      <w:r w:rsidR="00883364">
        <w:t>Markup</w:t>
      </w:r>
      <w:proofErr w:type="spellEnd"/>
      <w:r w:rsidR="00883364">
        <w:t xml:space="preserve"> </w:t>
      </w:r>
      <w:proofErr w:type="spellStart"/>
      <w:r w:rsidR="00883364">
        <w:t>Language</w:t>
      </w:r>
      <w:proofErr w:type="spellEnd"/>
      <w:r w:rsidR="006A02F0">
        <w:t xml:space="preserve"> är ett sidbeskrivningsspråk som används för att </w:t>
      </w:r>
      <w:r w:rsidR="004642E9">
        <w:t xml:space="preserve">strukturera upp innehåll på en webbsida. </w:t>
      </w:r>
      <w:r w:rsidR="0043494F">
        <w:t xml:space="preserve">HTML </w:t>
      </w:r>
      <w:r w:rsidR="00477943">
        <w:t>bygger upp innehållet på e</w:t>
      </w:r>
      <w:r w:rsidR="0023648C">
        <w:t>n</w:t>
      </w:r>
      <w:r w:rsidR="00477943">
        <w:t xml:space="preserve"> webbsida genom element. </w:t>
      </w:r>
      <w:r w:rsidR="00DF2FF2">
        <w:t xml:space="preserve">Första versionen av HTML skapades av </w:t>
      </w:r>
      <w:r w:rsidR="006637FD">
        <w:t xml:space="preserve">Tim Berners </w:t>
      </w:r>
      <w:r w:rsidR="00E90EB8">
        <w:t xml:space="preserve">1991 och bestod då av </w:t>
      </w:r>
      <w:proofErr w:type="gramStart"/>
      <w:r w:rsidR="00E90EB8">
        <w:t>18 st</w:t>
      </w:r>
      <w:proofErr w:type="gramEnd"/>
      <w:r w:rsidR="00E90EB8">
        <w:t xml:space="preserve"> element. </w:t>
      </w:r>
      <w:r w:rsidR="00C26CFA">
        <w:t>199</w:t>
      </w:r>
      <w:r w:rsidR="00157534">
        <w:t>5 kom en ny version av HTML, HTML 2.0</w:t>
      </w:r>
      <w:r w:rsidR="00E10520">
        <w:t xml:space="preserve"> som denna gång skapades av </w:t>
      </w:r>
      <w:r w:rsidR="00793E2B">
        <w:t>IETF</w:t>
      </w:r>
      <w:r w:rsidR="00BC48E4">
        <w:t>. Under 90-talet utvecklades två till versioner, HTML 3</w:t>
      </w:r>
      <w:r w:rsidR="00C25540">
        <w:t xml:space="preserve"> och HTML 4. </w:t>
      </w:r>
      <w:r w:rsidR="00BF7A68">
        <w:t xml:space="preserve">HTML 4 användes fram till 2014 då HTML 5 släpptes. Det är den senaste versionen an HTML och den </w:t>
      </w:r>
      <w:r w:rsidR="00A210CF">
        <w:t xml:space="preserve">versionen som vi använder idag. </w:t>
      </w:r>
      <w:r w:rsidR="008A3C86">
        <w:fldChar w:fldCharType="begin"/>
      </w:r>
      <w:r w:rsidR="00673510">
        <w:instrText xml:space="preserve"> ADDIN ZOTERO_ITEM CSL_CITATION {"citationID":"q4DAZlqU","properties":{"formattedCitation":"[6]","plainCitation":"[6]","noteIndex":0},"citationItems":[{"id":32,"uris":["http://zotero.org/users/local/apOBuzzp/items/UEIFLK46"],"uri":["http://zotero.org/users/local/apOBuzzp/items/UEIFLK46"],"itemData":{"id":32,"type":"entry-encyclopedia","abstract":"The HyperText Markup Language, or HTML is the standard markup language for documents designed to be displayed in a web browser. It can be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the appearance of the document.\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 /&gt; and &lt;input /&gt; directly introduce content into the page. Other tags such as &lt;p&gt; surround and provide information about document text and may include other tags as sub-elements. Browsers do not display the HTML tags, but use them to interpret the content of the page.\nHTML can embed programs written in a scripting language such as JavaScript, which affects the behavior and content of web pages. Inclusion of CSS defines the look and layout of content. The World Wide Web Consortium (W3C), former maintainer of the HTML and current maintainer of the CSS standards, has encouraged the use of CSS over explicit presentational HTML since 1997.","container-title":"Wikipedia","language":"en","note":"Page Version ID: 1037335052","source":"Wikipedia","title":"HTML","URL":"https://en.wikipedia.org/w/index.php?title=HTML&amp;oldid=1037335052","accessed":{"date-parts":[["2021",9,6]]},"issued":{"date-parts":[["2021",8,5]]}}}],"schema":"https://github.com/citation-style-language/schema/raw/master/csl-citation.json"} </w:instrText>
      </w:r>
      <w:r w:rsidR="008A3C86">
        <w:fldChar w:fldCharType="separate"/>
      </w:r>
      <w:r w:rsidR="00673510" w:rsidRPr="00673510">
        <w:t>[6]</w:t>
      </w:r>
      <w:r w:rsidR="008A3C86">
        <w:fldChar w:fldCharType="end"/>
      </w:r>
    </w:p>
    <w:p w14:paraId="0AF522DA" w14:textId="3F68EC6B" w:rsidR="00BD4B6B" w:rsidRPr="00404BF5" w:rsidRDefault="00AE78DF" w:rsidP="00BD4B6B">
      <w:pPr>
        <w:pStyle w:val="Rubrik2"/>
        <w:rPr>
          <w:rFonts w:hint="eastAsia"/>
        </w:rPr>
      </w:pPr>
      <w:bookmarkStart w:id="5" w:name="_Toc81825866"/>
      <w:r>
        <w:t>Fråga 2</w:t>
      </w:r>
      <w:r w:rsidR="00305719">
        <w:t xml:space="preserve"> </w:t>
      </w:r>
      <w:r w:rsidR="00A863C7">
        <w:t>–</w:t>
      </w:r>
      <w:r w:rsidR="00305719">
        <w:t xml:space="preserve"> </w:t>
      </w:r>
      <w:r w:rsidR="006F330B">
        <w:t>&lt;</w:t>
      </w:r>
      <w:proofErr w:type="spellStart"/>
      <w:r w:rsidR="00305719">
        <w:t>head</w:t>
      </w:r>
      <w:proofErr w:type="spellEnd"/>
      <w:r w:rsidR="006F330B">
        <w:t>&gt;</w:t>
      </w:r>
      <w:bookmarkEnd w:id="5"/>
    </w:p>
    <w:p w14:paraId="38A653A5" w14:textId="2A0B4837" w:rsidR="00F860C8" w:rsidRDefault="00404BF5" w:rsidP="001173EE">
      <w:pPr>
        <w:pStyle w:val="underrubrik0"/>
        <w:rPr>
          <w:lang w:eastAsia="sv-SE" w:bidi="ar-SA"/>
        </w:rPr>
      </w:pPr>
      <w:r w:rsidRPr="00404BF5">
        <w:rPr>
          <w:lang w:eastAsia="sv-SE" w:bidi="ar-SA"/>
        </w:rPr>
        <w:t>Vad innehåller &lt;</w:t>
      </w:r>
      <w:proofErr w:type="spellStart"/>
      <w:r w:rsidRPr="00404BF5">
        <w:rPr>
          <w:lang w:eastAsia="sv-SE" w:bidi="ar-SA"/>
        </w:rPr>
        <w:t>head</w:t>
      </w:r>
      <w:proofErr w:type="spellEnd"/>
      <w:r w:rsidRPr="00404BF5">
        <w:rPr>
          <w:lang w:eastAsia="sv-SE" w:bidi="ar-SA"/>
        </w:rPr>
        <w:t>&gt;-avsnittet av en webbsida?</w:t>
      </w:r>
    </w:p>
    <w:p w14:paraId="1346913D" w14:textId="1D0B3203" w:rsidR="001173EE" w:rsidRDefault="001F4B03" w:rsidP="00875E6B">
      <w:pPr>
        <w:pStyle w:val="vanligtext"/>
        <w:rPr>
          <w:lang w:eastAsia="sv-SE" w:bidi="ar-SA"/>
        </w:rPr>
      </w:pPr>
      <w:r>
        <w:rPr>
          <w:lang w:eastAsia="sv-SE" w:bidi="ar-SA"/>
        </w:rPr>
        <w:t>&lt;</w:t>
      </w:r>
      <w:proofErr w:type="spellStart"/>
      <w:r>
        <w:rPr>
          <w:lang w:eastAsia="sv-SE" w:bidi="ar-SA"/>
        </w:rPr>
        <w:t>head</w:t>
      </w:r>
      <w:proofErr w:type="spellEnd"/>
      <w:r>
        <w:rPr>
          <w:lang w:eastAsia="sv-SE" w:bidi="ar-SA"/>
        </w:rPr>
        <w:t xml:space="preserve">&gt;-avsnittet innehåller </w:t>
      </w:r>
      <w:r w:rsidR="003B1CC8">
        <w:rPr>
          <w:lang w:eastAsia="sv-SE" w:bidi="ar-SA"/>
        </w:rPr>
        <w:t xml:space="preserve">information om uppbyggnaden av webbsidan. Det är här man </w:t>
      </w:r>
      <w:r w:rsidR="00FB385E">
        <w:rPr>
          <w:lang w:eastAsia="sv-SE" w:bidi="ar-SA"/>
        </w:rPr>
        <w:t xml:space="preserve">till exempel </w:t>
      </w:r>
      <w:r w:rsidR="003B1CC8">
        <w:rPr>
          <w:lang w:eastAsia="sv-SE" w:bidi="ar-SA"/>
        </w:rPr>
        <w:t xml:space="preserve">refererar till de </w:t>
      </w:r>
      <w:proofErr w:type="spellStart"/>
      <w:r w:rsidR="003B1CC8">
        <w:rPr>
          <w:lang w:eastAsia="sv-SE" w:bidi="ar-SA"/>
        </w:rPr>
        <w:t>css-</w:t>
      </w:r>
      <w:r w:rsidR="00C95EC5">
        <w:rPr>
          <w:lang w:eastAsia="sv-SE" w:bidi="ar-SA"/>
        </w:rPr>
        <w:t>filer</w:t>
      </w:r>
      <w:proofErr w:type="spellEnd"/>
      <w:r w:rsidR="00C95EC5">
        <w:rPr>
          <w:lang w:eastAsia="sv-SE" w:bidi="ar-SA"/>
        </w:rPr>
        <w:t xml:space="preserve"> som är kopplade till webbsidan och </w:t>
      </w:r>
      <w:r w:rsidR="006E7D38">
        <w:rPr>
          <w:lang w:eastAsia="sv-SE" w:bidi="ar-SA"/>
        </w:rPr>
        <w:t xml:space="preserve">anger </w:t>
      </w:r>
      <w:r w:rsidR="00316A98">
        <w:rPr>
          <w:lang w:eastAsia="sv-SE" w:bidi="ar-SA"/>
        </w:rPr>
        <w:t xml:space="preserve">vilken </w:t>
      </w:r>
      <w:r w:rsidR="0079188D">
        <w:rPr>
          <w:lang w:eastAsia="sv-SE" w:bidi="ar-SA"/>
        </w:rPr>
        <w:t>teckenkodning som ska användas (UTF-8)</w:t>
      </w:r>
      <w:r w:rsidR="00E45B8E">
        <w:rPr>
          <w:lang w:eastAsia="sv-SE" w:bidi="ar-SA"/>
        </w:rPr>
        <w:t>. I &lt;</w:t>
      </w:r>
      <w:proofErr w:type="spellStart"/>
      <w:r w:rsidR="00E45B8E">
        <w:rPr>
          <w:lang w:eastAsia="sv-SE" w:bidi="ar-SA"/>
        </w:rPr>
        <w:t>head</w:t>
      </w:r>
      <w:proofErr w:type="spellEnd"/>
      <w:r w:rsidR="00E45B8E">
        <w:rPr>
          <w:lang w:eastAsia="sv-SE" w:bidi="ar-SA"/>
        </w:rPr>
        <w:t>&gt;-avsnittet finns ett element &lt;</w:t>
      </w:r>
      <w:proofErr w:type="spellStart"/>
      <w:r w:rsidR="00E45B8E">
        <w:rPr>
          <w:lang w:eastAsia="sv-SE" w:bidi="ar-SA"/>
        </w:rPr>
        <w:t>title</w:t>
      </w:r>
      <w:proofErr w:type="spellEnd"/>
      <w:r w:rsidR="00E45B8E">
        <w:rPr>
          <w:lang w:eastAsia="sv-SE" w:bidi="ar-SA"/>
        </w:rPr>
        <w:t>&gt;</w:t>
      </w:r>
      <w:r w:rsidR="00B30532">
        <w:rPr>
          <w:lang w:eastAsia="sv-SE" w:bidi="ar-SA"/>
        </w:rPr>
        <w:t xml:space="preserve"> vars innehåll visas högst upp i webbläsarens som webbsidans namn.</w:t>
      </w:r>
      <w:r w:rsidR="00696E03">
        <w:rPr>
          <w:lang w:eastAsia="sv-SE" w:bidi="ar-SA"/>
        </w:rPr>
        <w:t xml:space="preserve"> </w:t>
      </w:r>
      <w:r w:rsidR="00696E03">
        <w:rPr>
          <w:lang w:eastAsia="sv-SE" w:bidi="ar-SA"/>
        </w:rPr>
        <w:fldChar w:fldCharType="begin"/>
      </w:r>
      <w:r w:rsidR="00673510">
        <w:rPr>
          <w:lang w:eastAsia="sv-SE" w:bidi="ar-SA"/>
        </w:rPr>
        <w:instrText xml:space="preserve"> ADDIN ZOTERO_ITEM CSL_CITATION {"citationID":"1qRqa3T7","properties":{"formattedCitation":"[7]","plainCitation":"[7]","noteIndex":0},"citationItems":[{"id":3,"uris":["http://zotero.org/users/local/apOBuzzp/items/EW4Q745W"],"uri":["http://zotero.org/users/local/apOBuzzp/items/EW4Q745W"],"itemData":{"id":3,"type":"book","event-place":"Indianapolis, Indiana","ISBN":"978-1-118-00818-8","publisher":"John Wiley &amp; Sons, Inc.","publisher-place":"Indianapolis, Indiana","title":"HTML &amp; CSS Design and Build Websites","author":[{"family":"Jon","given":"Duckett"}],"issued":{"date-parts":[["2011"]]}}}],"schema":"https://github.com/citation-style-language/schema/raw/master/csl-citation.json"} </w:instrText>
      </w:r>
      <w:r w:rsidR="00696E03">
        <w:rPr>
          <w:lang w:eastAsia="sv-SE" w:bidi="ar-SA"/>
        </w:rPr>
        <w:fldChar w:fldCharType="separate"/>
      </w:r>
      <w:r w:rsidR="00673510" w:rsidRPr="00673510">
        <w:t>[7]</w:t>
      </w:r>
      <w:r w:rsidR="00696E03">
        <w:rPr>
          <w:lang w:eastAsia="sv-SE" w:bidi="ar-SA"/>
        </w:rPr>
        <w:fldChar w:fldCharType="end"/>
      </w:r>
    </w:p>
    <w:p w14:paraId="3BF51B8B" w14:textId="1D8E62A3" w:rsidR="00875E6B" w:rsidRPr="00875E6B" w:rsidRDefault="00875E6B" w:rsidP="00875E6B">
      <w:pPr>
        <w:pStyle w:val="Rubrik2"/>
        <w:rPr>
          <w:rFonts w:hint="eastAsia"/>
          <w:lang w:eastAsia="sv-SE" w:bidi="ar-SA"/>
        </w:rPr>
      </w:pPr>
      <w:bookmarkStart w:id="6" w:name="_Toc81825867"/>
      <w:r>
        <w:rPr>
          <w:lang w:eastAsia="sv-SE" w:bidi="ar-SA"/>
        </w:rPr>
        <w:t>Fråga 3</w:t>
      </w:r>
      <w:r w:rsidR="00A863C7">
        <w:rPr>
          <w:lang w:eastAsia="sv-SE" w:bidi="ar-SA"/>
        </w:rPr>
        <w:t xml:space="preserve"> – </w:t>
      </w:r>
      <w:r w:rsidR="006F330B">
        <w:rPr>
          <w:lang w:eastAsia="sv-SE" w:bidi="ar-SA"/>
        </w:rPr>
        <w:t>&lt;</w:t>
      </w:r>
      <w:proofErr w:type="spellStart"/>
      <w:r w:rsidR="00A863C7">
        <w:rPr>
          <w:lang w:eastAsia="sv-SE" w:bidi="ar-SA"/>
        </w:rPr>
        <w:t>body</w:t>
      </w:r>
      <w:proofErr w:type="spellEnd"/>
      <w:r w:rsidR="006F330B">
        <w:rPr>
          <w:lang w:eastAsia="sv-SE" w:bidi="ar-SA"/>
        </w:rPr>
        <w:t>&gt;</w:t>
      </w:r>
      <w:bookmarkEnd w:id="6"/>
    </w:p>
    <w:p w14:paraId="41966EC2" w14:textId="4A45DAFC" w:rsidR="00404BF5" w:rsidRDefault="00404BF5" w:rsidP="004C05C1">
      <w:pPr>
        <w:pStyle w:val="underrubrik0"/>
        <w:rPr>
          <w:lang w:eastAsia="sv-SE" w:bidi="ar-SA"/>
        </w:rPr>
      </w:pPr>
      <w:r w:rsidRPr="00404BF5">
        <w:rPr>
          <w:lang w:eastAsia="sv-SE" w:bidi="ar-SA"/>
        </w:rPr>
        <w:t>Vad innehåller &lt;</w:t>
      </w:r>
      <w:proofErr w:type="spellStart"/>
      <w:r w:rsidRPr="00404BF5">
        <w:rPr>
          <w:lang w:eastAsia="sv-SE" w:bidi="ar-SA"/>
        </w:rPr>
        <w:t>body</w:t>
      </w:r>
      <w:proofErr w:type="spellEnd"/>
      <w:r w:rsidRPr="00404BF5">
        <w:rPr>
          <w:lang w:eastAsia="sv-SE" w:bidi="ar-SA"/>
        </w:rPr>
        <w:t>&gt;-avsnittet på en webbsida?</w:t>
      </w:r>
    </w:p>
    <w:p w14:paraId="74EEC305" w14:textId="150DBF67" w:rsidR="004C05C1" w:rsidRDefault="00F860C8" w:rsidP="004C05C1">
      <w:pPr>
        <w:pStyle w:val="vanligtext"/>
        <w:rPr>
          <w:lang w:eastAsia="sv-SE" w:bidi="ar-SA"/>
        </w:rPr>
      </w:pPr>
      <w:r>
        <w:rPr>
          <w:lang w:eastAsia="sv-SE" w:bidi="ar-SA"/>
        </w:rPr>
        <w:t>&lt;</w:t>
      </w:r>
      <w:proofErr w:type="spellStart"/>
      <w:r>
        <w:rPr>
          <w:lang w:eastAsia="sv-SE" w:bidi="ar-SA"/>
        </w:rPr>
        <w:t>body</w:t>
      </w:r>
      <w:proofErr w:type="spellEnd"/>
      <w:r>
        <w:rPr>
          <w:lang w:eastAsia="sv-SE" w:bidi="ar-SA"/>
        </w:rPr>
        <w:t>&gt;-avs</w:t>
      </w:r>
      <w:r w:rsidR="00222947">
        <w:rPr>
          <w:lang w:eastAsia="sv-SE" w:bidi="ar-SA"/>
        </w:rPr>
        <w:t>n</w:t>
      </w:r>
      <w:r>
        <w:rPr>
          <w:lang w:eastAsia="sv-SE" w:bidi="ar-SA"/>
        </w:rPr>
        <w:t xml:space="preserve">ittet på en webbsida innehåller all den information som ska visas i webbläsaren. Det kan vara bilder, texter, rubriker, tabeller osv. </w:t>
      </w:r>
      <w:r w:rsidR="00D50793">
        <w:rPr>
          <w:lang w:eastAsia="sv-SE" w:bidi="ar-SA"/>
        </w:rPr>
        <w:fldChar w:fldCharType="begin"/>
      </w:r>
      <w:r w:rsidR="00673510">
        <w:rPr>
          <w:lang w:eastAsia="sv-SE" w:bidi="ar-SA"/>
        </w:rPr>
        <w:instrText xml:space="preserve"> ADDIN ZOTERO_ITEM CSL_CITATION {"citationID":"kLmSve8i","properties":{"formattedCitation":"[7]","plainCitation":"[7]","noteIndex":0},"citationItems":[{"id":3,"uris":["http://zotero.org/users/local/apOBuzzp/items/EW4Q745W"],"uri":["http://zotero.org/users/local/apOBuzzp/items/EW4Q745W"],"itemData":{"id":3,"type":"book","event-place":"Indianapolis, Indiana","ISBN":"978-1-118-00818-8","publisher":"John Wiley &amp; Sons, Inc.","publisher-place":"Indianapolis, Indiana","title":"HTML &amp; CSS Design and Build Websites","author":[{"family":"Jon","given":"Duckett"}],"issued":{"date-parts":[["2011"]]}}}],"schema":"https://github.com/citation-style-language/schema/raw/master/csl-citation.json"} </w:instrText>
      </w:r>
      <w:r w:rsidR="00D50793">
        <w:rPr>
          <w:lang w:eastAsia="sv-SE" w:bidi="ar-SA"/>
        </w:rPr>
        <w:fldChar w:fldCharType="separate"/>
      </w:r>
      <w:r w:rsidR="00673510" w:rsidRPr="00673510">
        <w:t>[7]</w:t>
      </w:r>
      <w:r w:rsidR="00D50793">
        <w:rPr>
          <w:lang w:eastAsia="sv-SE" w:bidi="ar-SA"/>
        </w:rPr>
        <w:fldChar w:fldCharType="end"/>
      </w:r>
    </w:p>
    <w:p w14:paraId="070BB885" w14:textId="73DDED1D" w:rsidR="004C05C1" w:rsidRPr="00404BF5" w:rsidRDefault="004C05C1" w:rsidP="004C05C1">
      <w:pPr>
        <w:pStyle w:val="Rubrik2"/>
        <w:rPr>
          <w:rFonts w:hint="eastAsia"/>
          <w:lang w:eastAsia="sv-SE" w:bidi="ar-SA"/>
        </w:rPr>
      </w:pPr>
      <w:bookmarkStart w:id="7" w:name="_Toc81825868"/>
      <w:r>
        <w:rPr>
          <w:lang w:eastAsia="sv-SE" w:bidi="ar-SA"/>
        </w:rPr>
        <w:lastRenderedPageBreak/>
        <w:t>Fråga 4</w:t>
      </w:r>
      <w:r w:rsidR="00A863C7">
        <w:rPr>
          <w:lang w:eastAsia="sv-SE" w:bidi="ar-SA"/>
        </w:rPr>
        <w:t xml:space="preserve"> – Struktur av element</w:t>
      </w:r>
      <w:bookmarkEnd w:id="7"/>
    </w:p>
    <w:p w14:paraId="4323E457" w14:textId="0B8592A1" w:rsidR="00404BF5" w:rsidRDefault="00404BF5" w:rsidP="004C05C1">
      <w:pPr>
        <w:pStyle w:val="underrubrik0"/>
        <w:rPr>
          <w:lang w:eastAsia="sv-SE" w:bidi="ar-SA"/>
        </w:rPr>
      </w:pPr>
      <w:r w:rsidRPr="00404BF5">
        <w:rPr>
          <w:lang w:eastAsia="sv-SE" w:bidi="ar-SA"/>
        </w:rPr>
        <w:t xml:space="preserve">HTML-kod byggs upp av element, </w:t>
      </w:r>
      <w:proofErr w:type="spellStart"/>
      <w:r w:rsidRPr="00404BF5">
        <w:rPr>
          <w:lang w:eastAsia="sv-SE" w:bidi="ar-SA"/>
        </w:rPr>
        <w:t>sk</w:t>
      </w:r>
      <w:proofErr w:type="spellEnd"/>
      <w:r w:rsidRPr="00404BF5">
        <w:rPr>
          <w:lang w:eastAsia="sv-SE" w:bidi="ar-SA"/>
        </w:rPr>
        <w:t xml:space="preserve"> "HTML-taggar". Förklara hur strukturen på dessa är uppbyggda med start- och sluttagg, innehåll och attribut.</w:t>
      </w:r>
    </w:p>
    <w:p w14:paraId="1E56E2FD" w14:textId="14256E16" w:rsidR="004C05C1" w:rsidRDefault="00610FAD" w:rsidP="004C05C1">
      <w:pPr>
        <w:pStyle w:val="vanligtext"/>
        <w:rPr>
          <w:lang w:eastAsia="sv-SE" w:bidi="ar-SA"/>
        </w:rPr>
      </w:pPr>
      <w:r>
        <w:rPr>
          <w:lang w:eastAsia="sv-SE" w:bidi="ar-SA"/>
        </w:rPr>
        <w:t xml:space="preserve">Alla taggar börjar med en </w:t>
      </w:r>
      <w:proofErr w:type="gramStart"/>
      <w:r w:rsidR="007573D2">
        <w:rPr>
          <w:lang w:eastAsia="sv-SE" w:bidi="ar-SA"/>
        </w:rPr>
        <w:t>”</w:t>
      </w:r>
      <w:r>
        <w:rPr>
          <w:lang w:eastAsia="sv-SE" w:bidi="ar-SA"/>
        </w:rPr>
        <w:t>&lt;</w:t>
      </w:r>
      <w:proofErr w:type="gramEnd"/>
      <w:r w:rsidR="007573D2">
        <w:rPr>
          <w:lang w:eastAsia="sv-SE" w:bidi="ar-SA"/>
        </w:rPr>
        <w:t>”</w:t>
      </w:r>
      <w:r>
        <w:rPr>
          <w:lang w:eastAsia="sv-SE" w:bidi="ar-SA"/>
        </w:rPr>
        <w:t xml:space="preserve"> och avslutas med </w:t>
      </w:r>
      <w:r w:rsidR="007573D2">
        <w:rPr>
          <w:lang w:eastAsia="sv-SE" w:bidi="ar-SA"/>
        </w:rPr>
        <w:t>”</w:t>
      </w:r>
      <w:r>
        <w:rPr>
          <w:lang w:eastAsia="sv-SE" w:bidi="ar-SA"/>
        </w:rPr>
        <w:t>&gt;</w:t>
      </w:r>
      <w:r w:rsidR="007573D2">
        <w:rPr>
          <w:lang w:eastAsia="sv-SE" w:bidi="ar-SA"/>
        </w:rPr>
        <w:t>”</w:t>
      </w:r>
      <w:r>
        <w:rPr>
          <w:lang w:eastAsia="sv-SE" w:bidi="ar-SA"/>
        </w:rPr>
        <w:t xml:space="preserve">, om det är en starttagg så </w:t>
      </w:r>
      <w:r w:rsidR="00FF1750">
        <w:rPr>
          <w:lang w:eastAsia="sv-SE" w:bidi="ar-SA"/>
        </w:rPr>
        <w:t xml:space="preserve">är det endast namnet på taggen som ligger mellan de två </w:t>
      </w:r>
      <w:r w:rsidR="00C65D8F">
        <w:rPr>
          <w:lang w:eastAsia="sv-SE" w:bidi="ar-SA"/>
        </w:rPr>
        <w:t>tecknen: &lt;</w:t>
      </w:r>
      <w:proofErr w:type="spellStart"/>
      <w:r w:rsidR="002321AE">
        <w:rPr>
          <w:lang w:eastAsia="sv-SE" w:bidi="ar-SA"/>
        </w:rPr>
        <w:t>body</w:t>
      </w:r>
      <w:proofErr w:type="spellEnd"/>
      <w:r w:rsidR="002321AE">
        <w:rPr>
          <w:lang w:eastAsia="sv-SE" w:bidi="ar-SA"/>
        </w:rPr>
        <w:t xml:space="preserve">&gt;. Är det däremot en sluttagg så innehåller taggen även en </w:t>
      </w:r>
      <w:r w:rsidR="00490760">
        <w:rPr>
          <w:lang w:eastAsia="sv-SE" w:bidi="ar-SA"/>
        </w:rPr>
        <w:t>”</w:t>
      </w:r>
      <w:r w:rsidR="002321AE">
        <w:rPr>
          <w:lang w:eastAsia="sv-SE" w:bidi="ar-SA"/>
        </w:rPr>
        <w:t>/</w:t>
      </w:r>
      <w:r w:rsidR="00490760">
        <w:rPr>
          <w:lang w:eastAsia="sv-SE" w:bidi="ar-SA"/>
        </w:rPr>
        <w:t>”</w:t>
      </w:r>
      <w:r w:rsidR="002321AE">
        <w:rPr>
          <w:lang w:eastAsia="sv-SE" w:bidi="ar-SA"/>
        </w:rPr>
        <w:t xml:space="preserve"> för att markera att det är </w:t>
      </w:r>
      <w:r w:rsidR="00882F3B">
        <w:rPr>
          <w:lang w:eastAsia="sv-SE" w:bidi="ar-SA"/>
        </w:rPr>
        <w:t>en sluttagg: &lt;/</w:t>
      </w:r>
      <w:proofErr w:type="spellStart"/>
      <w:r w:rsidR="00882F3B">
        <w:rPr>
          <w:lang w:eastAsia="sv-SE" w:bidi="ar-SA"/>
        </w:rPr>
        <w:t>body</w:t>
      </w:r>
      <w:proofErr w:type="spellEnd"/>
      <w:r w:rsidR="00882F3B">
        <w:rPr>
          <w:lang w:eastAsia="sv-SE" w:bidi="ar-SA"/>
        </w:rPr>
        <w:t xml:space="preserve">&gt;. </w:t>
      </w:r>
      <w:r w:rsidR="00423278">
        <w:rPr>
          <w:lang w:eastAsia="sv-SE" w:bidi="ar-SA"/>
        </w:rPr>
        <w:t xml:space="preserve">Texten mellan en starttagg och en sluttagg kallas innehåll. Innehållet tillsammans med taggarna </w:t>
      </w:r>
      <w:r w:rsidR="00490760">
        <w:rPr>
          <w:lang w:eastAsia="sv-SE" w:bidi="ar-SA"/>
        </w:rPr>
        <w:t>skapar</w:t>
      </w:r>
      <w:r w:rsidR="00423278">
        <w:rPr>
          <w:lang w:eastAsia="sv-SE" w:bidi="ar-SA"/>
        </w:rPr>
        <w:t xml:space="preserve"> ett element. </w:t>
      </w:r>
      <w:r w:rsidR="00326555">
        <w:rPr>
          <w:lang w:eastAsia="sv-SE" w:bidi="ar-SA"/>
        </w:rPr>
        <w:t>Ett element kan ha olika attribut</w:t>
      </w:r>
      <w:r w:rsidR="005E1997">
        <w:rPr>
          <w:lang w:eastAsia="sv-SE" w:bidi="ar-SA"/>
        </w:rPr>
        <w:t xml:space="preserve"> som </w:t>
      </w:r>
      <w:r w:rsidR="007B06C8">
        <w:rPr>
          <w:lang w:eastAsia="sv-SE" w:bidi="ar-SA"/>
        </w:rPr>
        <w:t>ge</w:t>
      </w:r>
      <w:r w:rsidR="00490760">
        <w:rPr>
          <w:lang w:eastAsia="sv-SE" w:bidi="ar-SA"/>
        </w:rPr>
        <w:t>r</w:t>
      </w:r>
      <w:r w:rsidR="007B06C8">
        <w:rPr>
          <w:lang w:eastAsia="sv-SE" w:bidi="ar-SA"/>
        </w:rPr>
        <w:t xml:space="preserve"> olika egenskaper</w:t>
      </w:r>
      <w:r w:rsidR="00490760">
        <w:rPr>
          <w:lang w:eastAsia="sv-SE" w:bidi="ar-SA"/>
        </w:rPr>
        <w:t xml:space="preserve"> till elementet</w:t>
      </w:r>
      <w:r w:rsidR="007B06C8">
        <w:rPr>
          <w:lang w:eastAsia="sv-SE" w:bidi="ar-SA"/>
        </w:rPr>
        <w:t xml:space="preserve">. Attributet skrivs alltid ut </w:t>
      </w:r>
      <w:r w:rsidR="00185F2B">
        <w:rPr>
          <w:lang w:eastAsia="sv-SE" w:bidi="ar-SA"/>
        </w:rPr>
        <w:t xml:space="preserve">i starttaggen. Tex kan man ge en text färg genom att lägga till attributet </w:t>
      </w:r>
      <w:r w:rsidR="00FB636C">
        <w:rPr>
          <w:lang w:eastAsia="sv-SE" w:bidi="ar-SA"/>
        </w:rPr>
        <w:t xml:space="preserve">”style” i starttaggen: </w:t>
      </w:r>
      <w:r w:rsidR="00F91225">
        <w:rPr>
          <w:lang w:eastAsia="sv-SE" w:bidi="ar-SA"/>
        </w:rPr>
        <w:t>&lt;p style=”</w:t>
      </w:r>
      <w:proofErr w:type="spellStart"/>
      <w:proofErr w:type="gramStart"/>
      <w:r w:rsidR="00F91225">
        <w:rPr>
          <w:lang w:eastAsia="sv-SE" w:bidi="ar-SA"/>
        </w:rPr>
        <w:t>color:red</w:t>
      </w:r>
      <w:proofErr w:type="spellEnd"/>
      <w:proofErr w:type="gramEnd"/>
      <w:r w:rsidR="00F91225">
        <w:rPr>
          <w:lang w:eastAsia="sv-SE" w:bidi="ar-SA"/>
        </w:rPr>
        <w:t xml:space="preserve">”&gt; </w:t>
      </w:r>
      <w:r w:rsidR="00F91225" w:rsidRPr="0053142C">
        <w:rPr>
          <w:color w:val="FF0000"/>
          <w:lang w:eastAsia="sv-SE" w:bidi="ar-SA"/>
        </w:rPr>
        <w:t xml:space="preserve">Det här är en röd text </w:t>
      </w:r>
      <w:r w:rsidR="00F91225">
        <w:rPr>
          <w:lang w:eastAsia="sv-SE" w:bidi="ar-SA"/>
        </w:rPr>
        <w:t>&lt;/p&gt;</w:t>
      </w:r>
      <w:r w:rsidR="00490760">
        <w:rPr>
          <w:lang w:eastAsia="sv-SE" w:bidi="ar-SA"/>
        </w:rPr>
        <w:t>.</w:t>
      </w:r>
      <w:r w:rsidR="00D004FE">
        <w:rPr>
          <w:lang w:eastAsia="sv-SE" w:bidi="ar-SA"/>
        </w:rPr>
        <w:t xml:space="preserve"> </w:t>
      </w:r>
      <w:r w:rsidR="00490760">
        <w:rPr>
          <w:lang w:eastAsia="sv-SE" w:bidi="ar-SA"/>
        </w:rPr>
        <w:fldChar w:fldCharType="begin"/>
      </w:r>
      <w:r w:rsidR="00673510">
        <w:rPr>
          <w:lang w:eastAsia="sv-SE" w:bidi="ar-SA"/>
        </w:rPr>
        <w:instrText xml:space="preserve"> ADDIN ZOTERO_ITEM CSL_CITATION {"citationID":"wZuXk6YJ","properties":{"formattedCitation":"[7, 8]","plainCitation":"[7, 8]","noteIndex":0},"citationItems":[{"id":3,"uris":["http://zotero.org/users/local/apOBuzzp/items/EW4Q745W"],"uri":["http://zotero.org/users/local/apOBuzzp/items/EW4Q745W"],"itemData":{"id":3,"type":"book","event-place":"Indianapolis, Indiana","ISBN":"978-1-118-00818-8","publisher":"John Wiley &amp; Sons, Inc.","publisher-place":"Indianapolis, Indiana","title":"HTML &amp; CSS Design and Build Websites","author":[{"family":"Jon","given":"Duckett"}],"issued":{"date-parts":[["2011"]]}}},{"id":4,"uris":["http://zotero.org/users/local/apOBuzzp/items/E2CWX7QV"],"uri":["http://zotero.org/users/local/apOBuzzp/items/E2CWX7QV"],"itemData":{"id":4,"type":"webpage","title":"W3Schools Online Web Tutorials","URL":"https://www.w3schools.com/","author":[{"family":"W3 Schools","given":""}],"accessed":{"date-parts":[["2021",9,1]]},"issued":{"date-parts":[["2021",9,1]]}},"locator":"3"}],"schema":"https://github.com/citation-style-language/schema/raw/master/csl-citation.json"} </w:instrText>
      </w:r>
      <w:r w:rsidR="00490760">
        <w:rPr>
          <w:lang w:eastAsia="sv-SE" w:bidi="ar-SA"/>
        </w:rPr>
        <w:fldChar w:fldCharType="separate"/>
      </w:r>
      <w:r w:rsidR="00673510" w:rsidRPr="00673510">
        <w:t>[7, 8]</w:t>
      </w:r>
      <w:r w:rsidR="00490760">
        <w:rPr>
          <w:lang w:eastAsia="sv-SE" w:bidi="ar-SA"/>
        </w:rPr>
        <w:fldChar w:fldCharType="end"/>
      </w:r>
    </w:p>
    <w:p w14:paraId="49E4A0B4" w14:textId="585F1F78" w:rsidR="004C05C1" w:rsidRPr="00404BF5" w:rsidRDefault="004C05C1" w:rsidP="004C05C1">
      <w:pPr>
        <w:pStyle w:val="Rubrik2"/>
        <w:rPr>
          <w:rFonts w:hint="eastAsia"/>
          <w:lang w:eastAsia="sv-SE" w:bidi="ar-SA"/>
        </w:rPr>
      </w:pPr>
      <w:bookmarkStart w:id="8" w:name="_Toc81825869"/>
      <w:r>
        <w:rPr>
          <w:lang w:eastAsia="sv-SE" w:bidi="ar-SA"/>
        </w:rPr>
        <w:t>Fråga 5</w:t>
      </w:r>
      <w:r w:rsidR="00BF53FE">
        <w:rPr>
          <w:lang w:eastAsia="sv-SE" w:bidi="ar-SA"/>
        </w:rPr>
        <w:t xml:space="preserve"> – HTML-element</w:t>
      </w:r>
      <w:bookmarkEnd w:id="8"/>
    </w:p>
    <w:p w14:paraId="52FBAB9B" w14:textId="32436F71" w:rsidR="00404BF5" w:rsidRPr="00404BF5" w:rsidRDefault="00404BF5" w:rsidP="004C05C1">
      <w:pPr>
        <w:pStyle w:val="underrubrik0"/>
        <w:rPr>
          <w:lang w:eastAsia="sv-SE" w:bidi="ar-SA"/>
        </w:rPr>
      </w:pPr>
      <w:r w:rsidRPr="00404BF5">
        <w:rPr>
          <w:lang w:eastAsia="sv-SE" w:bidi="ar-SA"/>
        </w:rPr>
        <w:t>Namnge och förklara användningsområdet för följande HTML-element:</w:t>
      </w:r>
    </w:p>
    <w:p w14:paraId="1BF33686" w14:textId="1366F5D6" w:rsidR="00404BF5" w:rsidRPr="00404BF5" w:rsidRDefault="00404BF5" w:rsidP="004C05C1">
      <w:pPr>
        <w:pStyle w:val="vanligtext"/>
        <w:numPr>
          <w:ilvl w:val="0"/>
          <w:numId w:val="7"/>
        </w:numPr>
        <w:rPr>
          <w:lang w:eastAsia="sv-SE" w:bidi="ar-SA"/>
        </w:rPr>
      </w:pPr>
      <w:r w:rsidRPr="00404BF5">
        <w:rPr>
          <w:lang w:eastAsia="sv-SE" w:bidi="ar-SA"/>
        </w:rPr>
        <w:t>&lt;p&gt;</w:t>
      </w:r>
      <w:r w:rsidR="00E248EE">
        <w:rPr>
          <w:lang w:eastAsia="sv-SE" w:bidi="ar-SA"/>
        </w:rPr>
        <w:t xml:space="preserve"> - </w:t>
      </w:r>
      <w:r w:rsidR="0053142C">
        <w:rPr>
          <w:lang w:eastAsia="sv-SE" w:bidi="ar-SA"/>
        </w:rPr>
        <w:t>Paragraf:</w:t>
      </w:r>
      <w:r w:rsidR="00C903B3">
        <w:rPr>
          <w:lang w:eastAsia="sv-SE" w:bidi="ar-SA"/>
        </w:rPr>
        <w:t xml:space="preserve"> Denna tagg används till paragrafer med text. </w:t>
      </w:r>
    </w:p>
    <w:p w14:paraId="5C7F64A8" w14:textId="6D106BD4" w:rsidR="00404BF5" w:rsidRPr="00404BF5" w:rsidRDefault="00404BF5" w:rsidP="004C05C1">
      <w:pPr>
        <w:pStyle w:val="vanligtext"/>
        <w:numPr>
          <w:ilvl w:val="0"/>
          <w:numId w:val="7"/>
        </w:numPr>
        <w:rPr>
          <w:lang w:eastAsia="sv-SE" w:bidi="ar-SA"/>
        </w:rPr>
      </w:pPr>
      <w:r w:rsidRPr="00404BF5">
        <w:rPr>
          <w:lang w:eastAsia="sv-SE" w:bidi="ar-SA"/>
        </w:rPr>
        <w:t>&lt;h1&gt;</w:t>
      </w:r>
      <w:r w:rsidR="007F35C4">
        <w:rPr>
          <w:lang w:eastAsia="sv-SE" w:bidi="ar-SA"/>
        </w:rPr>
        <w:t xml:space="preserve"> - Header1: Denna tagg används för huvudrubriker</w:t>
      </w:r>
      <w:r w:rsidR="00A47D41">
        <w:rPr>
          <w:lang w:eastAsia="sv-SE" w:bidi="ar-SA"/>
        </w:rPr>
        <w:t xml:space="preserve">. Siffran kan gå från </w:t>
      </w:r>
      <w:proofErr w:type="gramStart"/>
      <w:r w:rsidR="00A47D41">
        <w:rPr>
          <w:lang w:eastAsia="sv-SE" w:bidi="ar-SA"/>
        </w:rPr>
        <w:t>1-6</w:t>
      </w:r>
      <w:proofErr w:type="gramEnd"/>
      <w:r w:rsidR="00A47D41">
        <w:rPr>
          <w:lang w:eastAsia="sv-SE" w:bidi="ar-SA"/>
        </w:rPr>
        <w:t xml:space="preserve"> där 1 motsvarar </w:t>
      </w:r>
      <w:r w:rsidR="00D078D0">
        <w:rPr>
          <w:lang w:eastAsia="sv-SE" w:bidi="ar-SA"/>
        </w:rPr>
        <w:t xml:space="preserve">den </w:t>
      </w:r>
      <w:r w:rsidR="007C65C6">
        <w:rPr>
          <w:lang w:eastAsia="sv-SE" w:bidi="ar-SA"/>
        </w:rPr>
        <w:t>viktigaste rubriken (huvudrubrik) och lägre siffror är underrubriker.</w:t>
      </w:r>
    </w:p>
    <w:p w14:paraId="1E4560CB" w14:textId="7538D06C" w:rsidR="00404BF5" w:rsidRPr="00404BF5" w:rsidRDefault="00404BF5" w:rsidP="00887490">
      <w:pPr>
        <w:pStyle w:val="vanligtext"/>
        <w:numPr>
          <w:ilvl w:val="0"/>
          <w:numId w:val="7"/>
        </w:numPr>
        <w:rPr>
          <w:lang w:eastAsia="sv-SE" w:bidi="ar-SA"/>
        </w:rPr>
      </w:pPr>
      <w:r w:rsidRPr="00404BF5">
        <w:rPr>
          <w:lang w:eastAsia="sv-SE" w:bidi="ar-SA"/>
        </w:rPr>
        <w:t>&lt;b&gt;</w:t>
      </w:r>
      <w:r w:rsidR="00B370A2">
        <w:rPr>
          <w:lang w:eastAsia="sv-SE" w:bidi="ar-SA"/>
        </w:rPr>
        <w:t xml:space="preserve"> - </w:t>
      </w:r>
      <w:proofErr w:type="spellStart"/>
      <w:r w:rsidR="00B370A2">
        <w:rPr>
          <w:lang w:eastAsia="sv-SE" w:bidi="ar-SA"/>
        </w:rPr>
        <w:t>Bold</w:t>
      </w:r>
      <w:proofErr w:type="spellEnd"/>
      <w:r w:rsidR="00B370A2">
        <w:rPr>
          <w:lang w:eastAsia="sv-SE" w:bidi="ar-SA"/>
        </w:rPr>
        <w:t xml:space="preserve">: Taggen </w:t>
      </w:r>
      <w:r w:rsidR="008C0DD9">
        <w:rPr>
          <w:lang w:eastAsia="sv-SE" w:bidi="ar-SA"/>
        </w:rPr>
        <w:t>&lt;b&gt; gör innehållet fetstilt</w:t>
      </w:r>
      <w:r w:rsidR="00887490">
        <w:rPr>
          <w:lang w:eastAsia="sv-SE" w:bidi="ar-SA"/>
        </w:rPr>
        <w:t>:</w:t>
      </w:r>
      <w:r w:rsidR="008C0DD9">
        <w:rPr>
          <w:lang w:eastAsia="sv-SE" w:bidi="ar-SA"/>
        </w:rPr>
        <w:t xml:space="preserve"> &lt;b&gt; </w:t>
      </w:r>
      <w:r w:rsidR="008C0DD9" w:rsidRPr="00887490">
        <w:rPr>
          <w:b/>
          <w:bCs/>
          <w:lang w:eastAsia="sv-SE" w:bidi="ar-SA"/>
        </w:rPr>
        <w:t>Denna text är fetstilt</w:t>
      </w:r>
      <w:r w:rsidR="008C0DD9">
        <w:rPr>
          <w:lang w:eastAsia="sv-SE" w:bidi="ar-SA"/>
        </w:rPr>
        <w:t xml:space="preserve"> &lt;/b&gt;</w:t>
      </w:r>
    </w:p>
    <w:p w14:paraId="669F0477" w14:textId="48A759EE" w:rsidR="00404BF5" w:rsidRPr="00404BF5" w:rsidRDefault="00404BF5" w:rsidP="004C05C1">
      <w:pPr>
        <w:pStyle w:val="vanligtext"/>
        <w:numPr>
          <w:ilvl w:val="0"/>
          <w:numId w:val="7"/>
        </w:numPr>
        <w:rPr>
          <w:lang w:eastAsia="sv-SE" w:bidi="ar-SA"/>
        </w:rPr>
      </w:pPr>
      <w:r w:rsidRPr="00404BF5">
        <w:rPr>
          <w:lang w:eastAsia="sv-SE" w:bidi="ar-SA"/>
        </w:rPr>
        <w:t>&lt;i&gt;</w:t>
      </w:r>
      <w:r w:rsidR="00E61E55">
        <w:rPr>
          <w:lang w:eastAsia="sv-SE" w:bidi="ar-SA"/>
        </w:rPr>
        <w:t xml:space="preserve"> - </w:t>
      </w:r>
      <w:proofErr w:type="spellStart"/>
      <w:r w:rsidR="00E61E55">
        <w:rPr>
          <w:lang w:eastAsia="sv-SE" w:bidi="ar-SA"/>
        </w:rPr>
        <w:t>Italic</w:t>
      </w:r>
      <w:proofErr w:type="spellEnd"/>
      <w:r w:rsidR="00E61E55">
        <w:rPr>
          <w:lang w:eastAsia="sv-SE" w:bidi="ar-SA"/>
        </w:rPr>
        <w:t xml:space="preserve">: </w:t>
      </w:r>
      <w:r w:rsidR="00887490">
        <w:rPr>
          <w:lang w:eastAsia="sv-SE" w:bidi="ar-SA"/>
        </w:rPr>
        <w:t>Denna tagg gör innehållet kursivt: &lt;i&gt;</w:t>
      </w:r>
      <w:r w:rsidR="00C21FAD">
        <w:rPr>
          <w:lang w:eastAsia="sv-SE" w:bidi="ar-SA"/>
        </w:rPr>
        <w:t xml:space="preserve"> </w:t>
      </w:r>
      <w:r w:rsidR="00C21FAD" w:rsidRPr="00C21FAD">
        <w:rPr>
          <w:i/>
          <w:iCs/>
          <w:lang w:eastAsia="sv-SE" w:bidi="ar-SA"/>
        </w:rPr>
        <w:t>Denna text är kursiv</w:t>
      </w:r>
      <w:r w:rsidR="00C21FAD">
        <w:rPr>
          <w:lang w:eastAsia="sv-SE" w:bidi="ar-SA"/>
        </w:rPr>
        <w:t xml:space="preserve"> &lt;/i&gt;</w:t>
      </w:r>
    </w:p>
    <w:p w14:paraId="7D7B3653" w14:textId="6D669300" w:rsidR="00404BF5" w:rsidRPr="00404BF5" w:rsidRDefault="00404BF5" w:rsidP="004C05C1">
      <w:pPr>
        <w:pStyle w:val="vanligtext"/>
        <w:numPr>
          <w:ilvl w:val="0"/>
          <w:numId w:val="7"/>
        </w:numPr>
        <w:rPr>
          <w:lang w:eastAsia="sv-SE" w:bidi="ar-SA"/>
        </w:rPr>
      </w:pPr>
      <w:r w:rsidRPr="00404BF5">
        <w:rPr>
          <w:lang w:eastAsia="sv-SE" w:bidi="ar-SA"/>
        </w:rPr>
        <w:t>&lt;</w:t>
      </w:r>
      <w:proofErr w:type="spellStart"/>
      <w:r w:rsidRPr="00404BF5">
        <w:rPr>
          <w:lang w:eastAsia="sv-SE" w:bidi="ar-SA"/>
        </w:rPr>
        <w:t>br</w:t>
      </w:r>
      <w:proofErr w:type="spellEnd"/>
      <w:r w:rsidR="00095CA1">
        <w:rPr>
          <w:lang w:eastAsia="sv-SE" w:bidi="ar-SA"/>
        </w:rPr>
        <w:t xml:space="preserve"> /</w:t>
      </w:r>
      <w:r w:rsidRPr="00404BF5">
        <w:rPr>
          <w:lang w:eastAsia="sv-SE" w:bidi="ar-SA"/>
        </w:rPr>
        <w:t>&gt;</w:t>
      </w:r>
      <w:r w:rsidR="00F5451B">
        <w:rPr>
          <w:lang w:eastAsia="sv-SE" w:bidi="ar-SA"/>
        </w:rPr>
        <w:t xml:space="preserve"> Break</w:t>
      </w:r>
      <w:r w:rsidR="007B5DFB">
        <w:rPr>
          <w:lang w:eastAsia="sv-SE" w:bidi="ar-SA"/>
        </w:rPr>
        <w:t xml:space="preserve">: </w:t>
      </w:r>
      <w:r w:rsidR="007434C7">
        <w:rPr>
          <w:lang w:eastAsia="sv-SE" w:bidi="ar-SA"/>
        </w:rPr>
        <w:t xml:space="preserve">Denna tagg använd för att göra radbrytningar. Tillskillnad från de flesta andra taggarna så har denna tagg </w:t>
      </w:r>
      <w:r w:rsidR="00D52208">
        <w:rPr>
          <w:lang w:eastAsia="sv-SE" w:bidi="ar-SA"/>
        </w:rPr>
        <w:t>endast en starttagg och ingen sluttagg.</w:t>
      </w:r>
    </w:p>
    <w:p w14:paraId="7ADFF9F9" w14:textId="36051F78" w:rsidR="00404BF5" w:rsidRDefault="00404BF5" w:rsidP="004C05C1">
      <w:pPr>
        <w:pStyle w:val="vanligtext"/>
        <w:numPr>
          <w:ilvl w:val="0"/>
          <w:numId w:val="7"/>
        </w:numPr>
        <w:rPr>
          <w:lang w:eastAsia="sv-SE" w:bidi="ar-SA"/>
        </w:rPr>
      </w:pPr>
      <w:r w:rsidRPr="00404BF5">
        <w:rPr>
          <w:lang w:eastAsia="sv-SE" w:bidi="ar-SA"/>
        </w:rPr>
        <w:t>&lt;</w:t>
      </w:r>
      <w:proofErr w:type="spellStart"/>
      <w:r w:rsidRPr="00404BF5">
        <w:rPr>
          <w:lang w:eastAsia="sv-SE" w:bidi="ar-SA"/>
        </w:rPr>
        <w:t>blockquote</w:t>
      </w:r>
      <w:proofErr w:type="spellEnd"/>
      <w:r w:rsidRPr="00404BF5">
        <w:rPr>
          <w:lang w:eastAsia="sv-SE" w:bidi="ar-SA"/>
        </w:rPr>
        <w:t>&gt;</w:t>
      </w:r>
      <w:r w:rsidR="00BE26D3">
        <w:rPr>
          <w:lang w:eastAsia="sv-SE" w:bidi="ar-SA"/>
        </w:rPr>
        <w:t xml:space="preserve"> - </w:t>
      </w:r>
      <w:proofErr w:type="spellStart"/>
      <w:r w:rsidR="008432D7">
        <w:rPr>
          <w:lang w:eastAsia="sv-SE" w:bidi="ar-SA"/>
        </w:rPr>
        <w:t>Blockquote</w:t>
      </w:r>
      <w:proofErr w:type="spellEnd"/>
      <w:r w:rsidR="008432D7">
        <w:rPr>
          <w:lang w:eastAsia="sv-SE" w:bidi="ar-SA"/>
        </w:rPr>
        <w:t xml:space="preserve">: Med denna tagg kan man skapa ett </w:t>
      </w:r>
      <w:r w:rsidR="00CD0090">
        <w:rPr>
          <w:lang w:eastAsia="sv-SE" w:bidi="ar-SA"/>
        </w:rPr>
        <w:t>blockcitat</w:t>
      </w:r>
      <w:r w:rsidR="001C30FD">
        <w:rPr>
          <w:lang w:eastAsia="sv-SE" w:bidi="ar-SA"/>
        </w:rPr>
        <w:t>. Det är vanligt att blockcitaten visas som ett inskjutet textstycke i webbläsaren.</w:t>
      </w:r>
    </w:p>
    <w:p w14:paraId="7D950B18" w14:textId="0C5EF1BA" w:rsidR="00970EE9" w:rsidRDefault="00D9558B" w:rsidP="00970EE9">
      <w:pPr>
        <w:pStyle w:val="vanligtext"/>
        <w:rPr>
          <w:lang w:eastAsia="sv-SE" w:bidi="ar-SA"/>
        </w:rPr>
      </w:pPr>
      <w:r>
        <w:rPr>
          <w:lang w:eastAsia="sv-SE" w:bidi="ar-SA"/>
        </w:rPr>
        <w:t>Samtliga punkter är refer</w:t>
      </w:r>
      <w:r w:rsidR="00DD3000">
        <w:rPr>
          <w:lang w:eastAsia="sv-SE" w:bidi="ar-SA"/>
        </w:rPr>
        <w:t xml:space="preserve">erade från </w:t>
      </w:r>
      <w:r w:rsidR="00DD3000">
        <w:rPr>
          <w:lang w:eastAsia="sv-SE" w:bidi="ar-SA"/>
        </w:rPr>
        <w:fldChar w:fldCharType="begin"/>
      </w:r>
      <w:r w:rsidR="00673510">
        <w:rPr>
          <w:lang w:eastAsia="sv-SE" w:bidi="ar-SA"/>
        </w:rPr>
        <w:instrText xml:space="preserve"> ADDIN ZOTERO_ITEM CSL_CITATION {"citationID":"u5MTw3d1","properties":{"formattedCitation":"[8]","plainCitation":"[8]","noteIndex":0},"citationItems":[{"id":4,"uris":["http://zotero.org/users/local/apOBuzzp/items/E2CWX7QV"],"uri":["http://zotero.org/users/local/apOBuzzp/items/E2CWX7QV"],"itemData":{"id":4,"type":"webpage","title":"W3Schools Online Web Tutorials","URL":"https://www.w3schools.com/","author":[{"family":"W3 Schools","given":""}],"accessed":{"date-parts":[["2021",9,1]]},"issued":{"date-parts":[["2021",9,1]]}},"locator":"3"}],"schema":"https://github.com/citation-style-language/schema/raw/master/csl-citation.json"} </w:instrText>
      </w:r>
      <w:r w:rsidR="00DD3000">
        <w:rPr>
          <w:lang w:eastAsia="sv-SE" w:bidi="ar-SA"/>
        </w:rPr>
        <w:fldChar w:fldCharType="separate"/>
      </w:r>
      <w:r w:rsidR="00673510" w:rsidRPr="00673510">
        <w:t>[8]</w:t>
      </w:r>
      <w:r w:rsidR="00DD3000">
        <w:rPr>
          <w:lang w:eastAsia="sv-SE" w:bidi="ar-SA"/>
        </w:rPr>
        <w:fldChar w:fldCharType="end"/>
      </w:r>
      <w:r w:rsidR="00DD3000">
        <w:rPr>
          <w:lang w:eastAsia="sv-SE" w:bidi="ar-SA"/>
        </w:rPr>
        <w:t>.</w:t>
      </w:r>
    </w:p>
    <w:p w14:paraId="4DB4124A" w14:textId="16EB291E" w:rsidR="004C05C1" w:rsidRPr="00404BF5" w:rsidRDefault="004C05C1" w:rsidP="004C05C1">
      <w:pPr>
        <w:pStyle w:val="Rubrik2"/>
        <w:rPr>
          <w:rFonts w:hint="eastAsia"/>
          <w:lang w:eastAsia="sv-SE" w:bidi="ar-SA"/>
        </w:rPr>
      </w:pPr>
      <w:bookmarkStart w:id="9" w:name="_Toc81825870"/>
      <w:r>
        <w:rPr>
          <w:lang w:eastAsia="sv-SE" w:bidi="ar-SA"/>
        </w:rPr>
        <w:t>Fråga 6</w:t>
      </w:r>
      <w:r w:rsidR="00BF53FE">
        <w:rPr>
          <w:lang w:eastAsia="sv-SE" w:bidi="ar-SA"/>
        </w:rPr>
        <w:t xml:space="preserve"> - Listor</w:t>
      </w:r>
      <w:bookmarkEnd w:id="9"/>
    </w:p>
    <w:p w14:paraId="7D85ADFB" w14:textId="4D3820D4" w:rsidR="00404BF5" w:rsidRDefault="00404BF5" w:rsidP="004C05C1">
      <w:pPr>
        <w:pStyle w:val="underrubrik0"/>
        <w:rPr>
          <w:lang w:eastAsia="sv-SE" w:bidi="ar-SA"/>
        </w:rPr>
      </w:pPr>
      <w:r w:rsidRPr="00404BF5">
        <w:rPr>
          <w:lang w:eastAsia="sv-SE" w:bidi="ar-SA"/>
        </w:rPr>
        <w:t xml:space="preserve">Beskriv </w:t>
      </w:r>
      <w:proofErr w:type="spellStart"/>
      <w:r w:rsidRPr="00404BF5">
        <w:rPr>
          <w:lang w:eastAsia="sv-SE" w:bidi="ar-SA"/>
        </w:rPr>
        <w:t>skillnande</w:t>
      </w:r>
      <w:r w:rsidR="004A51D6">
        <w:rPr>
          <w:lang w:eastAsia="sv-SE" w:bidi="ar-SA"/>
        </w:rPr>
        <w:t>n</w:t>
      </w:r>
      <w:proofErr w:type="spellEnd"/>
      <w:r w:rsidRPr="00404BF5">
        <w:rPr>
          <w:lang w:eastAsia="sv-SE" w:bidi="ar-SA"/>
        </w:rPr>
        <w:t xml:space="preserve"> mellan "</w:t>
      </w:r>
      <w:proofErr w:type="spellStart"/>
      <w:r w:rsidRPr="00404BF5">
        <w:rPr>
          <w:lang w:eastAsia="sv-SE" w:bidi="ar-SA"/>
        </w:rPr>
        <w:t>unordered</w:t>
      </w:r>
      <w:proofErr w:type="spellEnd"/>
      <w:r w:rsidRPr="00404BF5">
        <w:rPr>
          <w:lang w:eastAsia="sv-SE" w:bidi="ar-SA"/>
        </w:rPr>
        <w:t xml:space="preserve"> list" (&lt;</w:t>
      </w:r>
      <w:proofErr w:type="spellStart"/>
      <w:r w:rsidRPr="00404BF5">
        <w:rPr>
          <w:lang w:eastAsia="sv-SE" w:bidi="ar-SA"/>
        </w:rPr>
        <w:t>ul</w:t>
      </w:r>
      <w:proofErr w:type="spellEnd"/>
      <w:r w:rsidRPr="00404BF5">
        <w:rPr>
          <w:lang w:eastAsia="sv-SE" w:bidi="ar-SA"/>
        </w:rPr>
        <w:t>&gt;) och "</w:t>
      </w:r>
      <w:proofErr w:type="spellStart"/>
      <w:r w:rsidRPr="00404BF5">
        <w:rPr>
          <w:lang w:eastAsia="sv-SE" w:bidi="ar-SA"/>
        </w:rPr>
        <w:t>ordered</w:t>
      </w:r>
      <w:proofErr w:type="spellEnd"/>
      <w:r w:rsidRPr="00404BF5">
        <w:rPr>
          <w:lang w:eastAsia="sv-SE" w:bidi="ar-SA"/>
        </w:rPr>
        <w:t xml:space="preserve"> list" (&lt;</w:t>
      </w:r>
      <w:proofErr w:type="spellStart"/>
      <w:r w:rsidRPr="00404BF5">
        <w:rPr>
          <w:lang w:eastAsia="sv-SE" w:bidi="ar-SA"/>
        </w:rPr>
        <w:t>ol</w:t>
      </w:r>
      <w:proofErr w:type="spellEnd"/>
      <w:r w:rsidRPr="00404BF5">
        <w:rPr>
          <w:lang w:eastAsia="sv-SE" w:bidi="ar-SA"/>
        </w:rPr>
        <w:t>&gt;).</w:t>
      </w:r>
    </w:p>
    <w:p w14:paraId="01DD1BE8" w14:textId="778E0392" w:rsidR="004C05C1" w:rsidRDefault="004A4FEA" w:rsidP="004C05C1">
      <w:pPr>
        <w:pStyle w:val="vanligtext"/>
        <w:rPr>
          <w:lang w:eastAsia="sv-SE" w:bidi="ar-SA"/>
        </w:rPr>
      </w:pPr>
      <w:r>
        <w:rPr>
          <w:lang w:eastAsia="sv-SE" w:bidi="ar-SA"/>
        </w:rPr>
        <w:t>En ”</w:t>
      </w:r>
      <w:proofErr w:type="spellStart"/>
      <w:r>
        <w:rPr>
          <w:lang w:eastAsia="sv-SE" w:bidi="ar-SA"/>
        </w:rPr>
        <w:t>ordered</w:t>
      </w:r>
      <w:proofErr w:type="spellEnd"/>
      <w:r>
        <w:rPr>
          <w:lang w:eastAsia="sv-SE" w:bidi="ar-SA"/>
        </w:rPr>
        <w:t xml:space="preserve"> list” är en lista med numrerade objekt. Denna lista kan vara användbar när man skriver</w:t>
      </w:r>
      <w:r w:rsidR="00984B21">
        <w:rPr>
          <w:lang w:eastAsia="sv-SE" w:bidi="ar-SA"/>
        </w:rPr>
        <w:t xml:space="preserve"> en instruktion till exempel. En ”</w:t>
      </w:r>
      <w:proofErr w:type="spellStart"/>
      <w:r w:rsidR="00984B21">
        <w:rPr>
          <w:lang w:eastAsia="sv-SE" w:bidi="ar-SA"/>
        </w:rPr>
        <w:t>unordered</w:t>
      </w:r>
      <w:proofErr w:type="spellEnd"/>
      <w:r w:rsidR="00984B21">
        <w:rPr>
          <w:lang w:eastAsia="sv-SE" w:bidi="ar-SA"/>
        </w:rPr>
        <w:t xml:space="preserve"> list” är en lista där ordningen på objekten inte spelar någon roll o</w:t>
      </w:r>
      <w:r w:rsidR="00C2003F">
        <w:rPr>
          <w:lang w:eastAsia="sv-SE" w:bidi="ar-SA"/>
        </w:rPr>
        <w:t xml:space="preserve">ch </w:t>
      </w:r>
      <w:r w:rsidR="00B5357E">
        <w:rPr>
          <w:lang w:eastAsia="sv-SE" w:bidi="ar-SA"/>
        </w:rPr>
        <w:t>i stället</w:t>
      </w:r>
      <w:r w:rsidR="00C2003F">
        <w:rPr>
          <w:lang w:eastAsia="sv-SE" w:bidi="ar-SA"/>
        </w:rPr>
        <w:t xml:space="preserve"> för siffror så används punkter för att strukturera listan. </w:t>
      </w:r>
      <w:r w:rsidR="00B5357E">
        <w:rPr>
          <w:lang w:eastAsia="sv-SE" w:bidi="ar-SA"/>
        </w:rPr>
        <w:fldChar w:fldCharType="begin"/>
      </w:r>
      <w:r w:rsidR="00673510">
        <w:rPr>
          <w:lang w:eastAsia="sv-SE" w:bidi="ar-SA"/>
        </w:rPr>
        <w:instrText xml:space="preserve"> ADDIN ZOTERO_ITEM CSL_CITATION {"citationID":"sirgIUxW","properties":{"formattedCitation":"[7]","plainCitation":"[7]","noteIndex":0},"citationItems":[{"id":3,"uris":["http://zotero.org/users/local/apOBuzzp/items/EW4Q745W"],"uri":["http://zotero.org/users/local/apOBuzzp/items/EW4Q745W"],"itemData":{"id":3,"type":"book","event-place":"Indianapolis, Indiana","ISBN":"978-1-118-00818-8","publisher":"John Wiley &amp; Sons, Inc.","publisher-place":"Indianapolis, Indiana","title":"HTML &amp; CSS Design and Build Websites","author":[{"family":"Jon","given":"Duckett"}],"issued":{"date-parts":[["2011"]]}}}],"schema":"https://github.com/citation-style-language/schema/raw/master/csl-citation.json"} </w:instrText>
      </w:r>
      <w:r w:rsidR="00B5357E">
        <w:rPr>
          <w:lang w:eastAsia="sv-SE" w:bidi="ar-SA"/>
        </w:rPr>
        <w:fldChar w:fldCharType="separate"/>
      </w:r>
      <w:r w:rsidR="00673510" w:rsidRPr="00673510">
        <w:t>[7]</w:t>
      </w:r>
      <w:r w:rsidR="00B5357E">
        <w:rPr>
          <w:lang w:eastAsia="sv-SE" w:bidi="ar-SA"/>
        </w:rPr>
        <w:fldChar w:fldCharType="end"/>
      </w:r>
    </w:p>
    <w:p w14:paraId="3C479F72" w14:textId="05E6174D" w:rsidR="004C05C1" w:rsidRPr="00404BF5" w:rsidRDefault="001944F3" w:rsidP="004C05C1">
      <w:pPr>
        <w:pStyle w:val="Rubrik2"/>
        <w:rPr>
          <w:rFonts w:hint="eastAsia"/>
          <w:lang w:eastAsia="sv-SE" w:bidi="ar-SA"/>
        </w:rPr>
      </w:pPr>
      <w:bookmarkStart w:id="10" w:name="_Toc81825871"/>
      <w:r>
        <w:rPr>
          <w:lang w:eastAsia="sv-SE" w:bidi="ar-SA"/>
        </w:rPr>
        <w:t>Fråga 7</w:t>
      </w:r>
      <w:r w:rsidR="00BF53FE">
        <w:rPr>
          <w:lang w:eastAsia="sv-SE" w:bidi="ar-SA"/>
        </w:rPr>
        <w:t xml:space="preserve"> - Länkar</w:t>
      </w:r>
      <w:bookmarkEnd w:id="10"/>
    </w:p>
    <w:p w14:paraId="0C705F03" w14:textId="0C7313A5" w:rsidR="00404BF5" w:rsidRDefault="00404BF5" w:rsidP="001944F3">
      <w:pPr>
        <w:pStyle w:val="underrubrik0"/>
        <w:rPr>
          <w:lang w:eastAsia="sv-SE" w:bidi="ar-SA"/>
        </w:rPr>
      </w:pPr>
      <w:r w:rsidRPr="00404BF5">
        <w:rPr>
          <w:lang w:eastAsia="sv-SE" w:bidi="ar-SA"/>
        </w:rPr>
        <w:t>Vad menas med relativa och absoluta länkar? Vilken betydelse har det om man använder sig av den ena eller den andra typen?</w:t>
      </w:r>
    </w:p>
    <w:p w14:paraId="35C552B2" w14:textId="4AB1C2A4" w:rsidR="001944F3" w:rsidRDefault="0014648F" w:rsidP="001944F3">
      <w:pPr>
        <w:pStyle w:val="vanligtext"/>
        <w:rPr>
          <w:lang w:eastAsia="sv-SE" w:bidi="ar-SA"/>
        </w:rPr>
      </w:pPr>
      <w:r>
        <w:rPr>
          <w:lang w:eastAsia="sv-SE" w:bidi="ar-SA"/>
        </w:rPr>
        <w:t>Relativa länkar är länkar till sidor inom samma domän som din web</w:t>
      </w:r>
      <w:r w:rsidR="008C2A92">
        <w:rPr>
          <w:lang w:eastAsia="sv-SE" w:bidi="ar-SA"/>
        </w:rPr>
        <w:t>b</w:t>
      </w:r>
      <w:r>
        <w:rPr>
          <w:lang w:eastAsia="sv-SE" w:bidi="ar-SA"/>
        </w:rPr>
        <w:t xml:space="preserve">plats medan absoluta länkar </w:t>
      </w:r>
      <w:r w:rsidR="008D7A8D">
        <w:rPr>
          <w:lang w:eastAsia="sv-SE" w:bidi="ar-SA"/>
        </w:rPr>
        <w:t>går till sidor utanför den aktuella webbplatsens domän. Därför måste man specificera domännamn då man vill använda sig av en absolut länk</w:t>
      </w:r>
      <w:r w:rsidR="00582F61">
        <w:rPr>
          <w:lang w:eastAsia="sv-SE" w:bidi="ar-SA"/>
        </w:rPr>
        <w:t xml:space="preserve">. </w:t>
      </w:r>
      <w:r w:rsidR="00D200B1">
        <w:rPr>
          <w:lang w:eastAsia="sv-SE" w:bidi="ar-SA"/>
        </w:rPr>
        <w:t xml:space="preserve">För att länka till </w:t>
      </w:r>
      <w:proofErr w:type="spellStart"/>
      <w:r w:rsidR="00D200B1">
        <w:rPr>
          <w:lang w:eastAsia="sv-SE" w:bidi="ar-SA"/>
        </w:rPr>
        <w:t>wikipedia</w:t>
      </w:r>
      <w:proofErr w:type="spellEnd"/>
      <w:r w:rsidR="00D200B1">
        <w:rPr>
          <w:lang w:eastAsia="sv-SE" w:bidi="ar-SA"/>
        </w:rPr>
        <w:t xml:space="preserve"> från </w:t>
      </w:r>
      <w:proofErr w:type="spellStart"/>
      <w:r w:rsidR="00D200B1">
        <w:rPr>
          <w:lang w:eastAsia="sv-SE" w:bidi="ar-SA"/>
        </w:rPr>
        <w:t>Miun’s</w:t>
      </w:r>
      <w:proofErr w:type="spellEnd"/>
      <w:r w:rsidR="00D200B1">
        <w:rPr>
          <w:lang w:eastAsia="sv-SE" w:bidi="ar-SA"/>
        </w:rPr>
        <w:t xml:space="preserve"> webbplats använder man sig alltså av en </w:t>
      </w:r>
      <w:r w:rsidR="00EC60E0">
        <w:rPr>
          <w:lang w:eastAsia="sv-SE" w:bidi="ar-SA"/>
        </w:rPr>
        <w:t xml:space="preserve">absolut länk men om </w:t>
      </w:r>
      <w:r w:rsidR="00EC60E0">
        <w:rPr>
          <w:lang w:eastAsia="sv-SE" w:bidi="ar-SA"/>
        </w:rPr>
        <w:lastRenderedPageBreak/>
        <w:t xml:space="preserve">man ska länka till en annan sida på </w:t>
      </w:r>
      <w:proofErr w:type="spellStart"/>
      <w:r w:rsidR="00EC60E0">
        <w:rPr>
          <w:lang w:eastAsia="sv-SE" w:bidi="ar-SA"/>
        </w:rPr>
        <w:t>Miun’s</w:t>
      </w:r>
      <w:proofErr w:type="spellEnd"/>
      <w:r w:rsidR="00EC60E0">
        <w:rPr>
          <w:lang w:eastAsia="sv-SE" w:bidi="ar-SA"/>
        </w:rPr>
        <w:t xml:space="preserve"> webbplats använder man sig av en relativ länk</w:t>
      </w:r>
      <w:r w:rsidR="00AF5EAF">
        <w:rPr>
          <w:lang w:eastAsia="sv-SE" w:bidi="ar-SA"/>
        </w:rPr>
        <w:t xml:space="preserve"> förutsatt att de båda sidorna ligger på </w:t>
      </w:r>
      <w:proofErr w:type="spellStart"/>
      <w:r w:rsidR="00AF5EAF">
        <w:rPr>
          <w:lang w:eastAsia="sv-SE" w:bidi="ar-SA"/>
        </w:rPr>
        <w:t>Miun’s</w:t>
      </w:r>
      <w:proofErr w:type="spellEnd"/>
      <w:r w:rsidR="00AF5EAF">
        <w:rPr>
          <w:lang w:eastAsia="sv-SE" w:bidi="ar-SA"/>
        </w:rPr>
        <w:t xml:space="preserve"> domän</w:t>
      </w:r>
      <w:r w:rsidR="00EC60E0">
        <w:rPr>
          <w:lang w:eastAsia="sv-SE" w:bidi="ar-SA"/>
        </w:rPr>
        <w:t xml:space="preserve">. </w:t>
      </w:r>
      <w:r w:rsidR="00EC60E0">
        <w:rPr>
          <w:lang w:eastAsia="sv-SE" w:bidi="ar-SA"/>
        </w:rPr>
        <w:fldChar w:fldCharType="begin"/>
      </w:r>
      <w:r w:rsidR="00673510">
        <w:rPr>
          <w:lang w:eastAsia="sv-SE" w:bidi="ar-SA"/>
        </w:rPr>
        <w:instrText xml:space="preserve"> ADDIN ZOTERO_ITEM CSL_CITATION {"citationID":"7AS2YG9W","properties":{"formattedCitation":"[7]","plainCitation":"[7]","noteIndex":0},"citationItems":[{"id":3,"uris":["http://zotero.org/users/local/apOBuzzp/items/EW4Q745W"],"uri":["http://zotero.org/users/local/apOBuzzp/items/EW4Q745W"],"itemData":{"id":3,"type":"book","event-place":"Indianapolis, Indiana","ISBN":"978-1-118-00818-8","publisher":"John Wiley &amp; Sons, Inc.","publisher-place":"Indianapolis, Indiana","title":"HTML &amp; CSS Design and Build Websites","author":[{"family":"Jon","given":"Duckett"}],"issued":{"date-parts":[["2011"]]}}}],"schema":"https://github.com/citation-style-language/schema/raw/master/csl-citation.json"} </w:instrText>
      </w:r>
      <w:r w:rsidR="00EC60E0">
        <w:rPr>
          <w:lang w:eastAsia="sv-SE" w:bidi="ar-SA"/>
        </w:rPr>
        <w:fldChar w:fldCharType="separate"/>
      </w:r>
      <w:r w:rsidR="00673510" w:rsidRPr="00673510">
        <w:t>[7]</w:t>
      </w:r>
      <w:r w:rsidR="00EC60E0">
        <w:rPr>
          <w:lang w:eastAsia="sv-SE" w:bidi="ar-SA"/>
        </w:rPr>
        <w:fldChar w:fldCharType="end"/>
      </w:r>
    </w:p>
    <w:p w14:paraId="4237E4FC" w14:textId="62C6A1CE" w:rsidR="001944F3" w:rsidRPr="00404BF5" w:rsidRDefault="001944F3" w:rsidP="001944F3">
      <w:pPr>
        <w:pStyle w:val="Rubrik2"/>
        <w:rPr>
          <w:rFonts w:hint="eastAsia"/>
          <w:lang w:eastAsia="sv-SE" w:bidi="ar-SA"/>
        </w:rPr>
      </w:pPr>
      <w:bookmarkStart w:id="11" w:name="_Toc81825872"/>
      <w:r>
        <w:rPr>
          <w:lang w:eastAsia="sv-SE" w:bidi="ar-SA"/>
        </w:rPr>
        <w:t>Fråga 8</w:t>
      </w:r>
      <w:r w:rsidR="00BF53FE">
        <w:rPr>
          <w:lang w:eastAsia="sv-SE" w:bidi="ar-SA"/>
        </w:rPr>
        <w:t xml:space="preserve"> - </w:t>
      </w:r>
      <w:r w:rsidR="001D4962">
        <w:rPr>
          <w:lang w:eastAsia="sv-SE" w:bidi="ar-SA"/>
        </w:rPr>
        <w:t>Bilder</w:t>
      </w:r>
      <w:bookmarkEnd w:id="11"/>
    </w:p>
    <w:p w14:paraId="4DF9AE10" w14:textId="7793B2AD" w:rsidR="00404BF5" w:rsidRDefault="00404BF5" w:rsidP="001944F3">
      <w:pPr>
        <w:pStyle w:val="underrubrik0"/>
        <w:rPr>
          <w:lang w:eastAsia="sv-SE" w:bidi="ar-SA"/>
        </w:rPr>
      </w:pPr>
      <w:r w:rsidRPr="00404BF5">
        <w:rPr>
          <w:lang w:eastAsia="sv-SE" w:bidi="ar-SA"/>
        </w:rPr>
        <w:t>Hur skrivs HTML-kod för att infoga en bild med filnamnet miun.jpg som ligger i en underkatalog med namnet bilder, och föreställer Mittuniversitets campus i Sundsvall?</w:t>
      </w:r>
    </w:p>
    <w:p w14:paraId="783A7D32" w14:textId="430CDF10" w:rsidR="001944F3" w:rsidRDefault="00312E6D" w:rsidP="001944F3">
      <w:pPr>
        <w:pStyle w:val="vanligtext"/>
        <w:rPr>
          <w:lang w:eastAsia="sv-SE" w:bidi="ar-SA"/>
        </w:rPr>
      </w:pPr>
      <w:r>
        <w:rPr>
          <w:lang w:eastAsia="sv-SE" w:bidi="ar-SA"/>
        </w:rPr>
        <w:t>&lt;</w:t>
      </w:r>
      <w:proofErr w:type="spellStart"/>
      <w:r>
        <w:rPr>
          <w:lang w:eastAsia="sv-SE" w:bidi="ar-SA"/>
        </w:rPr>
        <w:t>img</w:t>
      </w:r>
      <w:proofErr w:type="spellEnd"/>
      <w:r>
        <w:rPr>
          <w:lang w:eastAsia="sv-SE" w:bidi="ar-SA"/>
        </w:rPr>
        <w:t xml:space="preserve"> </w:t>
      </w:r>
      <w:proofErr w:type="spellStart"/>
      <w:r>
        <w:rPr>
          <w:lang w:eastAsia="sv-SE" w:bidi="ar-SA"/>
        </w:rPr>
        <w:t>src</w:t>
      </w:r>
      <w:proofErr w:type="spellEnd"/>
      <w:r>
        <w:rPr>
          <w:lang w:eastAsia="sv-SE" w:bidi="ar-SA"/>
        </w:rPr>
        <w:t>=”bilder/</w:t>
      </w:r>
      <w:r w:rsidR="00435978">
        <w:rPr>
          <w:lang w:eastAsia="sv-SE" w:bidi="ar-SA"/>
        </w:rPr>
        <w:t>miun.jpg” alt=”Mittuniversitetets campus i Sundsvall</w:t>
      </w:r>
      <w:r w:rsidR="00322875">
        <w:rPr>
          <w:lang w:eastAsia="sv-SE" w:bidi="ar-SA"/>
        </w:rPr>
        <w:t>”</w:t>
      </w:r>
      <w:r w:rsidR="00BD7675">
        <w:rPr>
          <w:lang w:eastAsia="sv-SE" w:bidi="ar-SA"/>
        </w:rPr>
        <w:t xml:space="preserve"> </w:t>
      </w:r>
      <w:proofErr w:type="spellStart"/>
      <w:r w:rsidR="00BD7675">
        <w:rPr>
          <w:lang w:eastAsia="sv-SE" w:bidi="ar-SA"/>
        </w:rPr>
        <w:t>title</w:t>
      </w:r>
      <w:proofErr w:type="spellEnd"/>
      <w:r w:rsidR="00BD7675">
        <w:rPr>
          <w:lang w:eastAsia="sv-SE" w:bidi="ar-SA"/>
        </w:rPr>
        <w:t>=”</w:t>
      </w:r>
      <w:r w:rsidR="00BD7675" w:rsidRPr="00BD7675">
        <w:rPr>
          <w:lang w:eastAsia="sv-SE" w:bidi="ar-SA"/>
        </w:rPr>
        <w:t xml:space="preserve"> </w:t>
      </w:r>
      <w:r w:rsidR="00BD7675">
        <w:rPr>
          <w:lang w:eastAsia="sv-SE" w:bidi="ar-SA"/>
        </w:rPr>
        <w:t>Mittuniversitetets campus i Sundsvall”</w:t>
      </w:r>
      <w:r w:rsidR="005F25C9">
        <w:rPr>
          <w:lang w:eastAsia="sv-SE" w:bidi="ar-SA"/>
        </w:rPr>
        <w:t>/&gt;</w:t>
      </w:r>
      <w:r w:rsidR="00D42C35">
        <w:rPr>
          <w:lang w:eastAsia="sv-SE" w:bidi="ar-SA"/>
        </w:rPr>
        <w:t xml:space="preserve"> </w:t>
      </w:r>
      <w:r w:rsidR="00D42C35">
        <w:rPr>
          <w:lang w:eastAsia="sv-SE" w:bidi="ar-SA"/>
        </w:rPr>
        <w:fldChar w:fldCharType="begin"/>
      </w:r>
      <w:r w:rsidR="00673510">
        <w:rPr>
          <w:lang w:eastAsia="sv-SE" w:bidi="ar-SA"/>
        </w:rPr>
        <w:instrText xml:space="preserve"> ADDIN ZOTERO_ITEM CSL_CITATION {"citationID":"eEVl3Yc6","properties":{"formattedCitation":"[7]","plainCitation":"[7]","noteIndex":0},"citationItems":[{"id":3,"uris":["http://zotero.org/users/local/apOBuzzp/items/EW4Q745W"],"uri":["http://zotero.org/users/local/apOBuzzp/items/EW4Q745W"],"itemData":{"id":3,"type":"book","event-place":"Indianapolis, Indiana","ISBN":"978-1-118-00818-8","publisher":"John Wiley &amp; Sons, Inc.","publisher-place":"Indianapolis, Indiana","title":"HTML &amp; CSS Design and Build Websites","author":[{"family":"Jon","given":"Duckett"}],"issued":{"date-parts":[["2011"]]}}}],"schema":"https://github.com/citation-style-language/schema/raw/master/csl-citation.json"} </w:instrText>
      </w:r>
      <w:r w:rsidR="00D42C35">
        <w:rPr>
          <w:lang w:eastAsia="sv-SE" w:bidi="ar-SA"/>
        </w:rPr>
        <w:fldChar w:fldCharType="separate"/>
      </w:r>
      <w:r w:rsidR="00673510" w:rsidRPr="00673510">
        <w:t>[7]</w:t>
      </w:r>
      <w:r w:rsidR="00D42C35">
        <w:rPr>
          <w:lang w:eastAsia="sv-SE" w:bidi="ar-SA"/>
        </w:rPr>
        <w:fldChar w:fldCharType="end"/>
      </w:r>
    </w:p>
    <w:p w14:paraId="4907AB79" w14:textId="744A2F54" w:rsidR="001944F3" w:rsidRPr="001944F3" w:rsidRDefault="001944F3" w:rsidP="001944F3">
      <w:pPr>
        <w:pStyle w:val="Rubrik2"/>
        <w:rPr>
          <w:rFonts w:hint="eastAsia"/>
          <w:lang w:eastAsia="sv-SE" w:bidi="ar-SA"/>
        </w:rPr>
      </w:pPr>
      <w:bookmarkStart w:id="12" w:name="_Toc81825873"/>
      <w:r>
        <w:rPr>
          <w:lang w:eastAsia="sv-SE" w:bidi="ar-SA"/>
        </w:rPr>
        <w:t>Fråga 9</w:t>
      </w:r>
      <w:r w:rsidR="001D4962">
        <w:rPr>
          <w:lang w:eastAsia="sv-SE" w:bidi="ar-SA"/>
        </w:rPr>
        <w:t xml:space="preserve"> - Tabeller</w:t>
      </w:r>
      <w:bookmarkEnd w:id="12"/>
    </w:p>
    <w:p w14:paraId="7E976996" w14:textId="39ED0096" w:rsidR="00404BF5" w:rsidRDefault="00404BF5" w:rsidP="001944F3">
      <w:pPr>
        <w:pStyle w:val="underrubrik0"/>
        <w:rPr>
          <w:lang w:eastAsia="sv-SE" w:bidi="ar-SA"/>
        </w:rPr>
      </w:pPr>
      <w:r w:rsidRPr="00404BF5">
        <w:rPr>
          <w:lang w:eastAsia="sv-SE" w:bidi="ar-SA"/>
        </w:rPr>
        <w:t>Ge ett exempel på användningsområde för en tabell (table) i HTML.</w:t>
      </w:r>
    </w:p>
    <w:p w14:paraId="543C4F89" w14:textId="0D947312" w:rsidR="001944F3" w:rsidRDefault="00423A60" w:rsidP="001944F3">
      <w:pPr>
        <w:pStyle w:val="vanligtext"/>
        <w:rPr>
          <w:lang w:eastAsia="sv-SE" w:bidi="ar-SA"/>
        </w:rPr>
      </w:pPr>
      <w:r>
        <w:rPr>
          <w:lang w:eastAsia="sv-SE" w:bidi="ar-SA"/>
        </w:rPr>
        <w:t xml:space="preserve">En tabell kan vara bra när man till exempel vill visa upp resultat </w:t>
      </w:r>
      <w:r w:rsidR="00B0218F">
        <w:rPr>
          <w:lang w:eastAsia="sv-SE" w:bidi="ar-SA"/>
        </w:rPr>
        <w:t xml:space="preserve">från en tävling. Då kan man strukturera upp namn på tävlanden, resultat och placering i en tabell. </w:t>
      </w:r>
    </w:p>
    <w:p w14:paraId="657EC9B3" w14:textId="421A01C0" w:rsidR="00305719" w:rsidRPr="00305719" w:rsidRDefault="00305719" w:rsidP="00305719">
      <w:pPr>
        <w:pStyle w:val="Rubrik2"/>
        <w:rPr>
          <w:rFonts w:hint="eastAsia"/>
          <w:lang w:eastAsia="sv-SE" w:bidi="ar-SA"/>
        </w:rPr>
      </w:pPr>
      <w:bookmarkStart w:id="13" w:name="_Toc81825874"/>
      <w:r>
        <w:rPr>
          <w:lang w:eastAsia="sv-SE" w:bidi="ar-SA"/>
        </w:rPr>
        <w:t>Fråga 10</w:t>
      </w:r>
      <w:r w:rsidR="001D4962">
        <w:rPr>
          <w:lang w:eastAsia="sv-SE" w:bidi="ar-SA"/>
        </w:rPr>
        <w:t xml:space="preserve"> - Formulär</w:t>
      </w:r>
      <w:bookmarkEnd w:id="13"/>
    </w:p>
    <w:p w14:paraId="11BA8E2A" w14:textId="7F187303" w:rsidR="00404BF5" w:rsidRDefault="00404BF5" w:rsidP="00305719">
      <w:pPr>
        <w:pStyle w:val="underrubrik0"/>
        <w:rPr>
          <w:lang w:eastAsia="sv-SE" w:bidi="ar-SA"/>
        </w:rPr>
      </w:pPr>
      <w:r w:rsidRPr="00404BF5">
        <w:rPr>
          <w:lang w:eastAsia="sv-SE" w:bidi="ar-SA"/>
        </w:rPr>
        <w:t>Ge ett exempel på användningsområde för ett formulär (form) i HTML.</w:t>
      </w:r>
    </w:p>
    <w:p w14:paraId="68012576" w14:textId="4830A771" w:rsidR="00305719" w:rsidRDefault="0073593D" w:rsidP="00305719">
      <w:pPr>
        <w:pStyle w:val="vanligtext"/>
        <w:rPr>
          <w:lang w:eastAsia="sv-SE" w:bidi="ar-SA"/>
        </w:rPr>
      </w:pPr>
      <w:r>
        <w:rPr>
          <w:lang w:eastAsia="sv-SE" w:bidi="ar-SA"/>
        </w:rPr>
        <w:t xml:space="preserve">Ett formulär kan till exempel användas på en sida på webbplatsen som heter ”kontakta oss”. Där besökaren kan fylla i ett formulär med kontaktuppgifter och en förfrågan som skickas till ägarna av webbplatsen. </w:t>
      </w:r>
    </w:p>
    <w:p w14:paraId="13D419AA" w14:textId="1C5619DD" w:rsidR="00305719" w:rsidRPr="00305719" w:rsidRDefault="00305719" w:rsidP="00305719">
      <w:pPr>
        <w:pStyle w:val="Rubrik2"/>
        <w:rPr>
          <w:rFonts w:hint="eastAsia"/>
          <w:lang w:eastAsia="sv-SE" w:bidi="ar-SA"/>
        </w:rPr>
      </w:pPr>
      <w:bookmarkStart w:id="14" w:name="_Toc81825875"/>
      <w:r>
        <w:rPr>
          <w:lang w:eastAsia="sv-SE" w:bidi="ar-SA"/>
        </w:rPr>
        <w:t>Fråga 11</w:t>
      </w:r>
      <w:r w:rsidR="001D4962">
        <w:rPr>
          <w:lang w:eastAsia="sv-SE" w:bidi="ar-SA"/>
        </w:rPr>
        <w:t xml:space="preserve"> – Layout-element</w:t>
      </w:r>
      <w:bookmarkEnd w:id="14"/>
    </w:p>
    <w:p w14:paraId="3CEC9FAC" w14:textId="77777777" w:rsidR="00404BF5" w:rsidRPr="00404BF5" w:rsidRDefault="00404BF5" w:rsidP="00305719">
      <w:pPr>
        <w:pStyle w:val="underrubrik0"/>
        <w:rPr>
          <w:lang w:eastAsia="sv-SE" w:bidi="ar-SA"/>
        </w:rPr>
      </w:pPr>
      <w:r w:rsidRPr="00404BF5">
        <w:rPr>
          <w:lang w:eastAsia="sv-SE" w:bidi="ar-SA"/>
        </w:rPr>
        <w:t>Beskriv användningsområdet för följande layout-element:</w:t>
      </w:r>
    </w:p>
    <w:p w14:paraId="5CB66F16" w14:textId="43696EB4" w:rsidR="00404BF5" w:rsidRPr="006819F8" w:rsidRDefault="00404BF5" w:rsidP="00305719">
      <w:pPr>
        <w:pStyle w:val="vanligtext"/>
        <w:rPr>
          <w:lang w:eastAsia="sv-SE" w:bidi="ar-SA"/>
        </w:rPr>
      </w:pPr>
      <w:r w:rsidRPr="006819F8">
        <w:rPr>
          <w:lang w:eastAsia="sv-SE" w:bidi="ar-SA"/>
        </w:rPr>
        <w:t>&lt;</w:t>
      </w:r>
      <w:proofErr w:type="spellStart"/>
      <w:r w:rsidRPr="006819F8">
        <w:rPr>
          <w:lang w:eastAsia="sv-SE" w:bidi="ar-SA"/>
        </w:rPr>
        <w:t>header</w:t>
      </w:r>
      <w:proofErr w:type="spellEnd"/>
      <w:r w:rsidRPr="006819F8">
        <w:rPr>
          <w:lang w:eastAsia="sv-SE" w:bidi="ar-SA"/>
        </w:rPr>
        <w:t>&gt;</w:t>
      </w:r>
      <w:r w:rsidR="00210A15" w:rsidRPr="006819F8">
        <w:rPr>
          <w:lang w:eastAsia="sv-SE" w:bidi="ar-SA"/>
        </w:rPr>
        <w:t xml:space="preserve"> - </w:t>
      </w:r>
      <w:r w:rsidR="006819F8">
        <w:rPr>
          <w:lang w:eastAsia="sv-SE" w:bidi="ar-SA"/>
        </w:rPr>
        <w:t xml:space="preserve">Introducerande </w:t>
      </w:r>
      <w:r w:rsidR="00AB421E">
        <w:rPr>
          <w:lang w:eastAsia="sv-SE" w:bidi="ar-SA"/>
        </w:rPr>
        <w:t xml:space="preserve">innehåll och/eller navigerande länkar innesluts ofta i </w:t>
      </w:r>
      <w:proofErr w:type="spellStart"/>
      <w:r w:rsidR="00AB421E">
        <w:rPr>
          <w:lang w:eastAsia="sv-SE" w:bidi="ar-SA"/>
        </w:rPr>
        <w:t>header</w:t>
      </w:r>
      <w:proofErr w:type="spellEnd"/>
      <w:r w:rsidR="00D1157D">
        <w:rPr>
          <w:lang w:eastAsia="sv-SE" w:bidi="ar-SA"/>
        </w:rPr>
        <w:t>-elementet.</w:t>
      </w:r>
    </w:p>
    <w:p w14:paraId="5DD08485" w14:textId="6FF92147" w:rsidR="00404BF5" w:rsidRPr="006819F8" w:rsidRDefault="00404BF5" w:rsidP="00305719">
      <w:pPr>
        <w:pStyle w:val="vanligtext"/>
        <w:rPr>
          <w:lang w:eastAsia="sv-SE" w:bidi="ar-SA"/>
        </w:rPr>
      </w:pPr>
      <w:r w:rsidRPr="006819F8">
        <w:rPr>
          <w:lang w:eastAsia="sv-SE" w:bidi="ar-SA"/>
        </w:rPr>
        <w:t>&lt;</w:t>
      </w:r>
      <w:proofErr w:type="spellStart"/>
      <w:r w:rsidRPr="006819F8">
        <w:rPr>
          <w:lang w:eastAsia="sv-SE" w:bidi="ar-SA"/>
        </w:rPr>
        <w:t>footer</w:t>
      </w:r>
      <w:proofErr w:type="spellEnd"/>
      <w:r w:rsidRPr="006819F8">
        <w:rPr>
          <w:lang w:eastAsia="sv-SE" w:bidi="ar-SA"/>
        </w:rPr>
        <w:t>&gt;</w:t>
      </w:r>
      <w:r w:rsidR="00FE3467">
        <w:rPr>
          <w:lang w:eastAsia="sv-SE" w:bidi="ar-SA"/>
        </w:rPr>
        <w:t xml:space="preserve"> - </w:t>
      </w:r>
      <w:r w:rsidR="00023D95">
        <w:rPr>
          <w:lang w:eastAsia="sv-SE" w:bidi="ar-SA"/>
        </w:rPr>
        <w:t xml:space="preserve">Information som ofta finns i fotnoten på ett dokument samlas i </w:t>
      </w:r>
      <w:proofErr w:type="spellStart"/>
      <w:r w:rsidR="00023D95">
        <w:rPr>
          <w:lang w:eastAsia="sv-SE" w:bidi="ar-SA"/>
        </w:rPr>
        <w:t>footer</w:t>
      </w:r>
      <w:proofErr w:type="spellEnd"/>
      <w:r w:rsidR="00023D95">
        <w:rPr>
          <w:lang w:eastAsia="sv-SE" w:bidi="ar-SA"/>
        </w:rPr>
        <w:t>-elementet</w:t>
      </w:r>
      <w:r w:rsidR="00F4777C">
        <w:rPr>
          <w:lang w:eastAsia="sv-SE" w:bidi="ar-SA"/>
        </w:rPr>
        <w:t xml:space="preserve">. Det kan tex vara kontaktuppgifter eller öppettider. </w:t>
      </w:r>
    </w:p>
    <w:p w14:paraId="2378C0E1" w14:textId="01DABFF7" w:rsidR="00404BF5" w:rsidRPr="00813763" w:rsidRDefault="00404BF5" w:rsidP="00305719">
      <w:pPr>
        <w:pStyle w:val="vanligtext"/>
        <w:rPr>
          <w:lang w:eastAsia="sv-SE" w:bidi="ar-SA"/>
        </w:rPr>
      </w:pPr>
      <w:r w:rsidRPr="00813763">
        <w:rPr>
          <w:lang w:eastAsia="sv-SE" w:bidi="ar-SA"/>
        </w:rPr>
        <w:t>&lt;</w:t>
      </w:r>
      <w:proofErr w:type="spellStart"/>
      <w:r w:rsidRPr="00813763">
        <w:rPr>
          <w:lang w:eastAsia="sv-SE" w:bidi="ar-SA"/>
        </w:rPr>
        <w:t>section</w:t>
      </w:r>
      <w:proofErr w:type="spellEnd"/>
      <w:r w:rsidRPr="00813763">
        <w:rPr>
          <w:lang w:eastAsia="sv-SE" w:bidi="ar-SA"/>
        </w:rPr>
        <w:t>&gt;</w:t>
      </w:r>
      <w:r w:rsidR="00813763" w:rsidRPr="00813763">
        <w:rPr>
          <w:lang w:eastAsia="sv-SE" w:bidi="ar-SA"/>
        </w:rPr>
        <w:t xml:space="preserve"> - </w:t>
      </w:r>
      <w:r w:rsidR="00813763">
        <w:rPr>
          <w:lang w:eastAsia="sv-SE" w:bidi="ar-SA"/>
        </w:rPr>
        <w:t xml:space="preserve">Om man vill dela in information på hemsidan i sektioner kan man gruppera information i med hjälp av </w:t>
      </w:r>
      <w:proofErr w:type="spellStart"/>
      <w:r w:rsidR="00813763">
        <w:rPr>
          <w:lang w:eastAsia="sv-SE" w:bidi="ar-SA"/>
        </w:rPr>
        <w:t>section</w:t>
      </w:r>
      <w:proofErr w:type="spellEnd"/>
      <w:r w:rsidR="00813763">
        <w:rPr>
          <w:lang w:eastAsia="sv-SE" w:bidi="ar-SA"/>
        </w:rPr>
        <w:t>-elementet</w:t>
      </w:r>
    </w:p>
    <w:p w14:paraId="6A8C340E" w14:textId="415721C6" w:rsidR="00404BF5" w:rsidRPr="009D6142" w:rsidRDefault="00404BF5" w:rsidP="00305719">
      <w:pPr>
        <w:pStyle w:val="vanligtext"/>
        <w:rPr>
          <w:lang w:eastAsia="sv-SE" w:bidi="ar-SA"/>
        </w:rPr>
      </w:pPr>
      <w:r w:rsidRPr="009D6142">
        <w:rPr>
          <w:lang w:eastAsia="sv-SE" w:bidi="ar-SA"/>
        </w:rPr>
        <w:t>&lt;</w:t>
      </w:r>
      <w:proofErr w:type="spellStart"/>
      <w:r w:rsidRPr="009D6142">
        <w:rPr>
          <w:lang w:eastAsia="sv-SE" w:bidi="ar-SA"/>
        </w:rPr>
        <w:t>article</w:t>
      </w:r>
      <w:proofErr w:type="spellEnd"/>
      <w:r w:rsidRPr="009D6142">
        <w:rPr>
          <w:lang w:eastAsia="sv-SE" w:bidi="ar-SA"/>
        </w:rPr>
        <w:t>&gt;</w:t>
      </w:r>
      <w:r w:rsidR="009D6142" w:rsidRPr="009D6142">
        <w:rPr>
          <w:lang w:eastAsia="sv-SE" w:bidi="ar-SA"/>
        </w:rPr>
        <w:t xml:space="preserve"> - </w:t>
      </w:r>
      <w:proofErr w:type="spellStart"/>
      <w:r w:rsidR="009D6142" w:rsidRPr="009D6142">
        <w:rPr>
          <w:lang w:eastAsia="sv-SE" w:bidi="ar-SA"/>
        </w:rPr>
        <w:t>article</w:t>
      </w:r>
      <w:proofErr w:type="spellEnd"/>
      <w:r w:rsidR="009D6142" w:rsidRPr="009D6142">
        <w:rPr>
          <w:lang w:eastAsia="sv-SE" w:bidi="ar-SA"/>
        </w:rPr>
        <w:t>-elementet använder man</w:t>
      </w:r>
      <w:r w:rsidR="009D6142">
        <w:rPr>
          <w:lang w:eastAsia="sv-SE" w:bidi="ar-SA"/>
        </w:rPr>
        <w:t xml:space="preserve"> för att urskilja </w:t>
      </w:r>
      <w:r w:rsidR="008C026A">
        <w:rPr>
          <w:lang w:eastAsia="sv-SE" w:bidi="ar-SA"/>
        </w:rPr>
        <w:t xml:space="preserve">innehåll på webbsidan som kan ses som </w:t>
      </w:r>
      <w:r w:rsidR="005560E4">
        <w:rPr>
          <w:lang w:eastAsia="sv-SE" w:bidi="ar-SA"/>
        </w:rPr>
        <w:t>självgående information. Till exempel ett blogginlägg eller foruminlägg.</w:t>
      </w:r>
    </w:p>
    <w:p w14:paraId="1FB5DF65" w14:textId="0FF20D05" w:rsidR="00404BF5" w:rsidRPr="007A49D1" w:rsidRDefault="00404BF5" w:rsidP="00305719">
      <w:pPr>
        <w:pStyle w:val="vanligtext"/>
        <w:rPr>
          <w:lang w:eastAsia="sv-SE" w:bidi="ar-SA"/>
        </w:rPr>
      </w:pPr>
      <w:r w:rsidRPr="007A49D1">
        <w:rPr>
          <w:lang w:eastAsia="sv-SE" w:bidi="ar-SA"/>
        </w:rPr>
        <w:t>&lt;nav&gt;</w:t>
      </w:r>
      <w:r w:rsidR="005560E4" w:rsidRPr="007A49D1">
        <w:rPr>
          <w:lang w:eastAsia="sv-SE" w:bidi="ar-SA"/>
        </w:rPr>
        <w:t xml:space="preserve"> - </w:t>
      </w:r>
      <w:r w:rsidR="00EA2B56" w:rsidRPr="007A49D1">
        <w:rPr>
          <w:lang w:eastAsia="sv-SE" w:bidi="ar-SA"/>
        </w:rPr>
        <w:t>De</w:t>
      </w:r>
      <w:r w:rsidR="007A49D1" w:rsidRPr="007A49D1">
        <w:rPr>
          <w:lang w:eastAsia="sv-SE" w:bidi="ar-SA"/>
        </w:rPr>
        <w:t>tta e</w:t>
      </w:r>
      <w:r w:rsidR="007A49D1">
        <w:rPr>
          <w:lang w:eastAsia="sv-SE" w:bidi="ar-SA"/>
        </w:rPr>
        <w:t xml:space="preserve">lement används för att </w:t>
      </w:r>
      <w:r w:rsidR="00020DD8">
        <w:rPr>
          <w:lang w:eastAsia="sv-SE" w:bidi="ar-SA"/>
        </w:rPr>
        <w:t xml:space="preserve">gruppera den huvudsakliga navigeringen på webbsidan. Det vill säga de navigeringslänkar som finns för att </w:t>
      </w:r>
      <w:r w:rsidR="004D4575">
        <w:rPr>
          <w:lang w:eastAsia="sv-SE" w:bidi="ar-SA"/>
        </w:rPr>
        <w:t>ta sig runt på webbplatsen.</w:t>
      </w:r>
    </w:p>
    <w:p w14:paraId="1F47E528" w14:textId="17F9585A" w:rsidR="00404BF5" w:rsidRPr="00404BF5" w:rsidRDefault="00404BF5" w:rsidP="00305719">
      <w:pPr>
        <w:pStyle w:val="vanligtext"/>
        <w:rPr>
          <w:lang w:eastAsia="sv-SE" w:bidi="ar-SA"/>
        </w:rPr>
      </w:pPr>
      <w:r w:rsidRPr="00404BF5">
        <w:rPr>
          <w:lang w:eastAsia="sv-SE" w:bidi="ar-SA"/>
        </w:rPr>
        <w:t>&lt;</w:t>
      </w:r>
      <w:proofErr w:type="spellStart"/>
      <w:r w:rsidRPr="00404BF5">
        <w:rPr>
          <w:lang w:eastAsia="sv-SE" w:bidi="ar-SA"/>
        </w:rPr>
        <w:t>aside</w:t>
      </w:r>
      <w:proofErr w:type="spellEnd"/>
      <w:r w:rsidRPr="00404BF5">
        <w:rPr>
          <w:lang w:eastAsia="sv-SE" w:bidi="ar-SA"/>
        </w:rPr>
        <w:t>&gt;</w:t>
      </w:r>
      <w:r w:rsidR="00B67CBE">
        <w:rPr>
          <w:lang w:eastAsia="sv-SE" w:bidi="ar-SA"/>
        </w:rPr>
        <w:t xml:space="preserve"> - Detta element används för att gruppera information som kan fungera som en </w:t>
      </w:r>
      <w:proofErr w:type="spellStart"/>
      <w:r w:rsidR="00B67CBE">
        <w:rPr>
          <w:lang w:eastAsia="sv-SE" w:bidi="ar-SA"/>
        </w:rPr>
        <w:t>sidnot</w:t>
      </w:r>
      <w:proofErr w:type="spellEnd"/>
      <w:r w:rsidR="00B67CBE">
        <w:rPr>
          <w:lang w:eastAsia="sv-SE" w:bidi="ar-SA"/>
        </w:rPr>
        <w:t xml:space="preserve"> till det huvudsakliga innehållet på sidan. Ofta </w:t>
      </w:r>
      <w:r w:rsidR="00216047">
        <w:rPr>
          <w:lang w:eastAsia="sv-SE" w:bidi="ar-SA"/>
        </w:rPr>
        <w:t xml:space="preserve">placeras denna information i en sido-kolumn på webbsidan. </w:t>
      </w:r>
    </w:p>
    <w:p w14:paraId="242F039A" w14:textId="01EDCB90" w:rsidR="00404BF5" w:rsidRDefault="00404BF5" w:rsidP="00305719">
      <w:pPr>
        <w:pStyle w:val="vanligtext"/>
        <w:rPr>
          <w:lang w:eastAsia="sv-SE" w:bidi="ar-SA"/>
        </w:rPr>
      </w:pPr>
      <w:r w:rsidRPr="00404BF5">
        <w:rPr>
          <w:lang w:eastAsia="sv-SE" w:bidi="ar-SA"/>
        </w:rPr>
        <w:t>&lt;div&gt;</w:t>
      </w:r>
      <w:r w:rsidR="004E4384">
        <w:rPr>
          <w:lang w:eastAsia="sv-SE" w:bidi="ar-SA"/>
        </w:rPr>
        <w:t xml:space="preserve"> - Används för att gruppera flera element </w:t>
      </w:r>
      <w:r w:rsidR="004C4EB9">
        <w:rPr>
          <w:lang w:eastAsia="sv-SE" w:bidi="ar-SA"/>
        </w:rPr>
        <w:t>till</w:t>
      </w:r>
      <w:r w:rsidR="0074725B">
        <w:rPr>
          <w:lang w:eastAsia="sv-SE" w:bidi="ar-SA"/>
        </w:rPr>
        <w:t>sammans</w:t>
      </w:r>
      <w:r w:rsidR="00EE2DB2">
        <w:rPr>
          <w:lang w:eastAsia="sv-SE" w:bidi="ar-SA"/>
        </w:rPr>
        <w:t xml:space="preserve">. </w:t>
      </w:r>
      <w:r w:rsidR="00705CE2">
        <w:rPr>
          <w:lang w:eastAsia="sv-SE" w:bidi="ar-SA"/>
        </w:rPr>
        <w:t>Om man till exempel vill gruppera tre tabeller som ligger efter varandra på webbsidan så kan man använda &lt;div&gt;</w:t>
      </w:r>
      <w:r w:rsidR="00ED6ED6">
        <w:rPr>
          <w:lang w:eastAsia="sv-SE" w:bidi="ar-SA"/>
        </w:rPr>
        <w:t>.</w:t>
      </w:r>
      <w:r w:rsidR="00E72CCB">
        <w:rPr>
          <w:lang w:eastAsia="sv-SE" w:bidi="ar-SA"/>
        </w:rPr>
        <w:t xml:space="preserve"> </w:t>
      </w:r>
    </w:p>
    <w:p w14:paraId="66BCF9EE" w14:textId="08307551" w:rsidR="004B13A4" w:rsidRDefault="004B13A4" w:rsidP="00305719">
      <w:pPr>
        <w:pStyle w:val="vanligtext"/>
        <w:rPr>
          <w:lang w:eastAsia="sv-SE" w:bidi="ar-SA"/>
        </w:rPr>
      </w:pPr>
      <w:r>
        <w:rPr>
          <w:lang w:eastAsia="sv-SE" w:bidi="ar-SA"/>
        </w:rPr>
        <w:t xml:space="preserve">Samtliga punkter är refererade från </w:t>
      </w:r>
      <w:r>
        <w:rPr>
          <w:lang w:eastAsia="sv-SE" w:bidi="ar-SA"/>
        </w:rPr>
        <w:fldChar w:fldCharType="begin"/>
      </w:r>
      <w:r w:rsidR="00673510">
        <w:rPr>
          <w:lang w:eastAsia="sv-SE" w:bidi="ar-SA"/>
        </w:rPr>
        <w:instrText xml:space="preserve"> ADDIN ZOTERO_ITEM CSL_CITATION {"citationID":"Fl6HTlXS","properties":{"formattedCitation":"[7, 8]","plainCitation":"[7, 8]","noteIndex":0},"citationItems":[{"id":3,"uris":["http://zotero.org/users/local/apOBuzzp/items/EW4Q745W"],"uri":["http://zotero.org/users/local/apOBuzzp/items/EW4Q745W"],"itemData":{"id":3,"type":"book","event-place":"Indianapolis, Indiana","ISBN":"978-1-118-00818-8","publisher":"John Wiley &amp; Sons, Inc.","publisher-place":"Indianapolis, Indiana","title":"HTML &amp; CSS Design and Build Websites","author":[{"family":"Jon","given":"Duckett"}],"issued":{"date-parts":[["2011"]]}}},{"id":4,"uris":["http://zotero.org/users/local/apOBuzzp/items/E2CWX7QV"],"uri":["http://zotero.org/users/local/apOBuzzp/items/E2CWX7QV"],"itemData":{"id":4,"type":"webpage","title":"W3Schools Online Web Tutorials","URL":"https://www.w3schools.com/","author":[{"family":"W3 Schools","given":""}],"accessed":{"date-parts":[["2021",9,1]]},"issued":{"date-parts":[["2021",9,1]]}},"locator":"3"}],"schema":"https://github.com/citation-style-language/schema/raw/master/csl-citation.json"} </w:instrText>
      </w:r>
      <w:r>
        <w:rPr>
          <w:lang w:eastAsia="sv-SE" w:bidi="ar-SA"/>
        </w:rPr>
        <w:fldChar w:fldCharType="separate"/>
      </w:r>
      <w:r w:rsidR="00673510" w:rsidRPr="00673510">
        <w:t>[7, 8]</w:t>
      </w:r>
      <w:r>
        <w:rPr>
          <w:lang w:eastAsia="sv-SE" w:bidi="ar-SA"/>
        </w:rPr>
        <w:fldChar w:fldCharType="end"/>
      </w:r>
      <w:r w:rsidR="00926640">
        <w:rPr>
          <w:lang w:eastAsia="sv-SE" w:bidi="ar-SA"/>
        </w:rPr>
        <w:t>.</w:t>
      </w:r>
    </w:p>
    <w:p w14:paraId="3A66C9B5" w14:textId="0E9F3772" w:rsidR="00305719" w:rsidRPr="00692D63" w:rsidRDefault="00305719" w:rsidP="00305719">
      <w:pPr>
        <w:pStyle w:val="Rubrik2"/>
        <w:rPr>
          <w:rFonts w:hint="eastAsia"/>
          <w:lang w:eastAsia="sv-SE" w:bidi="ar-SA"/>
        </w:rPr>
      </w:pPr>
      <w:bookmarkStart w:id="15" w:name="_Toc81825876"/>
      <w:r w:rsidRPr="00692D63">
        <w:rPr>
          <w:lang w:eastAsia="sv-SE" w:bidi="ar-SA"/>
        </w:rPr>
        <w:lastRenderedPageBreak/>
        <w:t>Fråga 12</w:t>
      </w:r>
      <w:r w:rsidR="006F330B" w:rsidRPr="00692D63">
        <w:rPr>
          <w:lang w:eastAsia="sv-SE" w:bidi="ar-SA"/>
        </w:rPr>
        <w:t xml:space="preserve"> - Validering</w:t>
      </w:r>
      <w:bookmarkEnd w:id="15"/>
    </w:p>
    <w:p w14:paraId="3AA9FD24" w14:textId="07290ADD" w:rsidR="00404BF5" w:rsidRDefault="00404BF5" w:rsidP="00305719">
      <w:pPr>
        <w:pStyle w:val="underrubrik0"/>
        <w:rPr>
          <w:lang w:eastAsia="sv-SE" w:bidi="ar-SA"/>
        </w:rPr>
      </w:pPr>
      <w:r w:rsidRPr="00692D63">
        <w:rPr>
          <w:lang w:eastAsia="sv-SE" w:bidi="ar-SA"/>
        </w:rPr>
        <w:t>Vad är användningsområde och syfte med validering av HTML-kod?</w:t>
      </w:r>
    </w:p>
    <w:p w14:paraId="4C927F99" w14:textId="3F1FC504" w:rsidR="00305719" w:rsidRPr="00404BF5" w:rsidRDefault="00226469" w:rsidP="00305719">
      <w:pPr>
        <w:pStyle w:val="vanligtext"/>
        <w:rPr>
          <w:lang w:eastAsia="sv-SE" w:bidi="ar-SA"/>
        </w:rPr>
      </w:pPr>
      <w:r>
        <w:rPr>
          <w:lang w:eastAsia="sv-SE" w:bidi="ar-SA"/>
        </w:rPr>
        <w:t xml:space="preserve">För att se att ens kod är korrekt och följer standard så är det bra att validera koden. Det hjälper en också att upptäcka fel i koden som man själv kanske har missat. </w:t>
      </w:r>
      <w:r w:rsidR="00650BE5">
        <w:rPr>
          <w:lang w:eastAsia="sv-SE" w:bidi="ar-SA"/>
        </w:rPr>
        <w:t>Det kan vara så att man ens webbsida ser bra ut i webbläsaren som man testar i men när man valide</w:t>
      </w:r>
      <w:r w:rsidR="004C6F38">
        <w:rPr>
          <w:lang w:eastAsia="sv-SE" w:bidi="ar-SA"/>
        </w:rPr>
        <w:t xml:space="preserve">rar fångas fel som inte följer standard. </w:t>
      </w:r>
      <w:r w:rsidR="00DC7FF8">
        <w:rPr>
          <w:lang w:eastAsia="sv-SE" w:bidi="ar-SA"/>
        </w:rPr>
        <w:fldChar w:fldCharType="begin"/>
      </w:r>
      <w:r w:rsidR="00692D63">
        <w:rPr>
          <w:lang w:eastAsia="sv-SE" w:bidi="ar-SA"/>
        </w:rPr>
        <w:instrText xml:space="preserve"> ADDIN ZOTERO_ITEM CSL_CITATION {"citationID":"ddhtVvBL","properties":{"formattedCitation":"[2, 9]","plainCitation":"[2, 9]","noteIndex":0},"citationItems":[{"id":25,"uris":["http://zotero.org/users/local/apOBuzzp/items/8D4NFK2H"],"uri":["http://zotero.org/users/local/apOBuzzp/items/8D4NFK2H"],"itemData":{"id":25,"type":"speech","event":"DT057G - Webbutveckling 1","title":"HTML - Hypertext Markup Language","URL":"https://elearn20.miun.se/moodle/pluginfile.php/991038/mod_resource/content/7/HTML_HT21.pdf","author":[{"family":"Hasselmalm","given":"Mikael"}],"accessed":{"date-parts":[["2021",9,6]]},"issued":{"date-parts":[["2021",9,3]]}}},{"id":36,"uris":["http://zotero.org/users/local/apOBuzzp/items/PISRAKW6"],"uri":["http://zotero.org/users/local/apOBuzzp/items/PISRAKW6"],"itemData":{"id":36,"type":"webpage","container-title":"W3C","title":"Validating your HTML - W3C Wiki","URL":"https://www.w3.org/wiki/Validating_your_HTML?TB_iframe=true","accessed":{"date-parts":[["2021",9,6]]}}}],"schema":"https://github.com/citation-style-language/schema/raw/master/csl-citation.json"} </w:instrText>
      </w:r>
      <w:r w:rsidR="00DC7FF8">
        <w:rPr>
          <w:lang w:eastAsia="sv-SE" w:bidi="ar-SA"/>
        </w:rPr>
        <w:fldChar w:fldCharType="separate"/>
      </w:r>
      <w:r w:rsidR="00DC7FF8" w:rsidRPr="00DC7FF8">
        <w:t>[2, 9]</w:t>
      </w:r>
      <w:r w:rsidR="00DC7FF8">
        <w:rPr>
          <w:lang w:eastAsia="sv-SE" w:bidi="ar-SA"/>
        </w:rPr>
        <w:fldChar w:fldCharType="end"/>
      </w:r>
    </w:p>
    <w:p w14:paraId="0D600F25" w14:textId="77777777" w:rsidR="00295A71" w:rsidRPr="008A4695" w:rsidRDefault="006B2D03" w:rsidP="0058063B">
      <w:pPr>
        <w:pStyle w:val="Rubrik1"/>
        <w:rPr>
          <w:rFonts w:hint="eastAsia"/>
        </w:rPr>
      </w:pPr>
      <w:bookmarkStart w:id="16" w:name="_Toc81825877"/>
      <w:r w:rsidRPr="008A4695">
        <w:lastRenderedPageBreak/>
        <w:t>Slutsatser</w:t>
      </w:r>
      <w:bookmarkEnd w:id="16"/>
    </w:p>
    <w:p w14:paraId="3931B5E4" w14:textId="7C7B7770" w:rsidR="00295A71" w:rsidRDefault="00A17A57">
      <w:pPr>
        <w:pStyle w:val="Textbody"/>
        <w:jc w:val="left"/>
      </w:pPr>
      <w:r>
        <w:t xml:space="preserve">Efter att ha slutfört uppgiften har jag fått en </w:t>
      </w:r>
      <w:r w:rsidR="001E7AF2">
        <w:t xml:space="preserve">större förståelse för HTML och hur jag kan använda det för att bygga upp mina egna webbsidor. </w:t>
      </w:r>
      <w:r w:rsidR="009501B7">
        <w:t xml:space="preserve">Jag har även </w:t>
      </w:r>
      <w:r w:rsidR="004940EE">
        <w:t xml:space="preserve">förstått grundläggande principer för hur filer skickas mellan klient och server samt hur kommunikationen ser ut </w:t>
      </w:r>
      <w:r w:rsidR="008A4695">
        <w:t>däremellan</w:t>
      </w:r>
      <w:r w:rsidR="004940EE">
        <w:t xml:space="preserve">. </w:t>
      </w:r>
    </w:p>
    <w:p w14:paraId="431BAF30" w14:textId="47A28A98" w:rsidR="00295A71" w:rsidRDefault="006B2D03" w:rsidP="0058063B">
      <w:pPr>
        <w:pStyle w:val="Rubrik1"/>
        <w:rPr>
          <w:rFonts w:hint="eastAsia"/>
        </w:rPr>
      </w:pPr>
      <w:bookmarkStart w:id="17" w:name="_Toc81825878"/>
      <w:r w:rsidRPr="0058063B">
        <w:lastRenderedPageBreak/>
        <w:t>Källförteckning</w:t>
      </w:r>
      <w:bookmarkEnd w:id="17"/>
    </w:p>
    <w:p w14:paraId="41ABB5F2" w14:textId="77777777" w:rsidR="002B40A9" w:rsidRPr="002B40A9" w:rsidRDefault="002B40A9" w:rsidP="002B40A9">
      <w:pPr>
        <w:pStyle w:val="Textbody"/>
      </w:pPr>
    </w:p>
    <w:p w14:paraId="6660E551" w14:textId="77777777" w:rsidR="00D15E6A" w:rsidRPr="00D15E6A" w:rsidRDefault="00A216A3" w:rsidP="00D15E6A">
      <w:pPr>
        <w:pStyle w:val="Litteraturfrteckning"/>
        <w:rPr>
          <w:rFonts w:ascii="FreeSerif" w:hAnsi="FreeSerif"/>
          <w:lang w:val="en-GB"/>
        </w:rPr>
      </w:pPr>
      <w:r>
        <w:fldChar w:fldCharType="begin"/>
      </w:r>
      <w:r w:rsidR="00D15E6A">
        <w:rPr>
          <w:lang w:val="en-GB"/>
        </w:rPr>
        <w:instrText xml:space="preserve"> ADDIN ZOTERO_BIBL {"uncited":[],"omitted":[],"custom":[]} CSL_BIBLIOGRAPHY </w:instrText>
      </w:r>
      <w:r>
        <w:fldChar w:fldCharType="separate"/>
      </w:r>
      <w:r w:rsidR="00D15E6A" w:rsidRPr="00D15E6A">
        <w:rPr>
          <w:rFonts w:ascii="FreeSerif" w:hAnsi="FreeSerif"/>
          <w:lang w:val="en-GB"/>
        </w:rPr>
        <w:t xml:space="preserve">[1] </w:t>
      </w:r>
      <w:r w:rsidR="00D15E6A" w:rsidRPr="00D15E6A">
        <w:rPr>
          <w:rFonts w:ascii="FreeSerif" w:hAnsi="FreeSerif"/>
          <w:lang w:val="en-GB"/>
        </w:rPr>
        <w:tab/>
        <w:t xml:space="preserve">IBM Docs. </w:t>
      </w:r>
      <w:r w:rsidR="00D15E6A" w:rsidRPr="00D15E6A">
        <w:rPr>
          <w:rFonts w:ascii="FreeSerif" w:hAnsi="FreeSerif"/>
          <w:i/>
          <w:iCs/>
          <w:lang w:val="en-GB"/>
        </w:rPr>
        <w:t>IBM.com</w:t>
      </w:r>
      <w:r w:rsidR="00D15E6A" w:rsidRPr="00D15E6A">
        <w:rPr>
          <w:rFonts w:ascii="FreeSerif" w:hAnsi="FreeSerif"/>
          <w:lang w:val="en-GB"/>
        </w:rPr>
        <w:t>, https://www.ibm.com/docs/www.ibm.com/docs/en (accessed 6 September 2021).</w:t>
      </w:r>
    </w:p>
    <w:p w14:paraId="2E4A3E13"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2] </w:t>
      </w:r>
      <w:r w:rsidRPr="00D15E6A">
        <w:rPr>
          <w:rFonts w:ascii="FreeSerif" w:hAnsi="FreeSerif"/>
          <w:lang w:val="en-GB"/>
        </w:rPr>
        <w:tab/>
      </w:r>
      <w:proofErr w:type="spellStart"/>
      <w:r w:rsidRPr="00D15E6A">
        <w:rPr>
          <w:rFonts w:ascii="FreeSerif" w:hAnsi="FreeSerif"/>
          <w:lang w:val="en-GB"/>
        </w:rPr>
        <w:t>Hasselmalm</w:t>
      </w:r>
      <w:proofErr w:type="spellEnd"/>
      <w:r w:rsidRPr="00D15E6A">
        <w:rPr>
          <w:rFonts w:ascii="FreeSerif" w:hAnsi="FreeSerif"/>
          <w:lang w:val="en-GB"/>
        </w:rPr>
        <w:t xml:space="preserve"> M. HTML - Hypertext Markup Language, https://elearn20.miun.se/moodle/pluginfile.php/991038/mod_resource/content/7/HTML_HT21.pdf (2021, accessed 6 September 2021).</w:t>
      </w:r>
    </w:p>
    <w:p w14:paraId="713C3D16"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3] </w:t>
      </w:r>
      <w:r w:rsidRPr="00D15E6A">
        <w:rPr>
          <w:rFonts w:ascii="FreeSerif" w:hAnsi="FreeSerif"/>
          <w:lang w:val="en-GB"/>
        </w:rPr>
        <w:tab/>
        <w:t xml:space="preserve">Domain name. </w:t>
      </w:r>
      <w:r w:rsidRPr="00D15E6A">
        <w:rPr>
          <w:rFonts w:ascii="FreeSerif" w:hAnsi="FreeSerif"/>
          <w:i/>
          <w:iCs/>
          <w:lang w:val="en-GB"/>
        </w:rPr>
        <w:t>Wikipedia</w:t>
      </w:r>
      <w:r w:rsidRPr="00D15E6A">
        <w:rPr>
          <w:rFonts w:ascii="FreeSerif" w:hAnsi="FreeSerif"/>
          <w:lang w:val="en-GB"/>
        </w:rPr>
        <w:t>, https://en.wikipedia.org/w/index.php?title=Domain_name&amp;oldid=1041138730 (2021, accessed 6 September 2021).</w:t>
      </w:r>
    </w:p>
    <w:p w14:paraId="2F005B32"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4] </w:t>
      </w:r>
      <w:r w:rsidRPr="00D15E6A">
        <w:rPr>
          <w:rFonts w:ascii="FreeSerif" w:hAnsi="FreeSerif"/>
          <w:lang w:val="en-GB"/>
        </w:rPr>
        <w:tab/>
        <w:t xml:space="preserve">Hypertext Transfer Protocol. </w:t>
      </w:r>
      <w:r w:rsidRPr="00D15E6A">
        <w:rPr>
          <w:rFonts w:ascii="FreeSerif" w:hAnsi="FreeSerif"/>
          <w:i/>
          <w:iCs/>
          <w:lang w:val="en-GB"/>
        </w:rPr>
        <w:t>Wikipedia</w:t>
      </w:r>
      <w:r w:rsidRPr="00D15E6A">
        <w:rPr>
          <w:rFonts w:ascii="FreeSerif" w:hAnsi="FreeSerif"/>
          <w:lang w:val="en-GB"/>
        </w:rPr>
        <w:t>, https://sv.wikipedia.org/w/index.php?title=Hypertext_Transfer_Protocol&amp;oldid=48578882 (2020, accessed 6 September 2021).</w:t>
      </w:r>
    </w:p>
    <w:p w14:paraId="3BB75DB6"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5] </w:t>
      </w:r>
      <w:r w:rsidRPr="00D15E6A">
        <w:rPr>
          <w:rFonts w:ascii="FreeSerif" w:hAnsi="FreeSerif"/>
          <w:lang w:val="en-GB"/>
        </w:rPr>
        <w:tab/>
        <w:t xml:space="preserve">File Transfer Protocol. </w:t>
      </w:r>
      <w:r w:rsidRPr="00D15E6A">
        <w:rPr>
          <w:rFonts w:ascii="FreeSerif" w:hAnsi="FreeSerif"/>
          <w:i/>
          <w:iCs/>
          <w:lang w:val="en-GB"/>
        </w:rPr>
        <w:t>Wikipedia</w:t>
      </w:r>
      <w:r w:rsidRPr="00D15E6A">
        <w:rPr>
          <w:rFonts w:ascii="FreeSerif" w:hAnsi="FreeSerif"/>
          <w:lang w:val="en-GB"/>
        </w:rPr>
        <w:t>, https://sv.wikipedia.org/w/index.php?title=File_Transfer_Protocol&amp;oldid=48578879 (2020, accessed 6 September 2021).</w:t>
      </w:r>
    </w:p>
    <w:p w14:paraId="0492F313"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6] </w:t>
      </w:r>
      <w:r w:rsidRPr="00D15E6A">
        <w:rPr>
          <w:rFonts w:ascii="FreeSerif" w:hAnsi="FreeSerif"/>
          <w:lang w:val="en-GB"/>
        </w:rPr>
        <w:tab/>
        <w:t xml:space="preserve">HTML. </w:t>
      </w:r>
      <w:r w:rsidRPr="00D15E6A">
        <w:rPr>
          <w:rFonts w:ascii="FreeSerif" w:hAnsi="FreeSerif"/>
          <w:i/>
          <w:iCs/>
          <w:lang w:val="en-GB"/>
        </w:rPr>
        <w:t>Wikipedia</w:t>
      </w:r>
      <w:r w:rsidRPr="00D15E6A">
        <w:rPr>
          <w:rFonts w:ascii="FreeSerif" w:hAnsi="FreeSerif"/>
          <w:lang w:val="en-GB"/>
        </w:rPr>
        <w:t>, https://en.wikipedia.org/w/index.php?title=HTML&amp;oldid=1037335052 (2021, accessed 6 September 2021).</w:t>
      </w:r>
    </w:p>
    <w:p w14:paraId="1483DF38"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7] </w:t>
      </w:r>
      <w:r w:rsidRPr="00D15E6A">
        <w:rPr>
          <w:rFonts w:ascii="FreeSerif" w:hAnsi="FreeSerif"/>
          <w:lang w:val="en-GB"/>
        </w:rPr>
        <w:tab/>
        <w:t xml:space="preserve">Jon D. </w:t>
      </w:r>
      <w:r w:rsidRPr="00D15E6A">
        <w:rPr>
          <w:rFonts w:ascii="FreeSerif" w:hAnsi="FreeSerif"/>
          <w:i/>
          <w:iCs/>
          <w:lang w:val="en-GB"/>
        </w:rPr>
        <w:t>HTML &amp; CSS Design and Build Websites</w:t>
      </w:r>
      <w:r w:rsidRPr="00D15E6A">
        <w:rPr>
          <w:rFonts w:ascii="FreeSerif" w:hAnsi="FreeSerif"/>
          <w:lang w:val="en-GB"/>
        </w:rPr>
        <w:t>. Indianapolis, Indiana: John Wiley &amp; Sons, Inc., 2011.</w:t>
      </w:r>
    </w:p>
    <w:p w14:paraId="22172D7B"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8] </w:t>
      </w:r>
      <w:r w:rsidRPr="00D15E6A">
        <w:rPr>
          <w:rFonts w:ascii="FreeSerif" w:hAnsi="FreeSerif"/>
          <w:lang w:val="en-GB"/>
        </w:rPr>
        <w:tab/>
        <w:t>W3 Schools. W3Schools Online Web Tutorials, https://www.w3schools.com/ (2021, accessed 1 September 2021).</w:t>
      </w:r>
    </w:p>
    <w:p w14:paraId="6E387BC2" w14:textId="77777777" w:rsidR="00D15E6A" w:rsidRPr="00D15E6A" w:rsidRDefault="00D15E6A" w:rsidP="00D15E6A">
      <w:pPr>
        <w:pStyle w:val="Litteraturfrteckning"/>
        <w:rPr>
          <w:rFonts w:ascii="FreeSerif" w:hAnsi="FreeSerif"/>
          <w:lang w:val="en-GB"/>
        </w:rPr>
      </w:pPr>
      <w:r w:rsidRPr="00D15E6A">
        <w:rPr>
          <w:rFonts w:ascii="FreeSerif" w:hAnsi="FreeSerif"/>
          <w:lang w:val="en-GB"/>
        </w:rPr>
        <w:t xml:space="preserve">[9] </w:t>
      </w:r>
      <w:r w:rsidRPr="00D15E6A">
        <w:rPr>
          <w:rFonts w:ascii="FreeSerif" w:hAnsi="FreeSerif"/>
          <w:lang w:val="en-GB"/>
        </w:rPr>
        <w:tab/>
        <w:t xml:space="preserve">Validating your HTML - W3C Wiki. </w:t>
      </w:r>
      <w:r w:rsidRPr="00D15E6A">
        <w:rPr>
          <w:rFonts w:ascii="FreeSerif" w:hAnsi="FreeSerif"/>
          <w:i/>
          <w:iCs/>
          <w:lang w:val="en-GB"/>
        </w:rPr>
        <w:t>W3C</w:t>
      </w:r>
      <w:r w:rsidRPr="00D15E6A">
        <w:rPr>
          <w:rFonts w:ascii="FreeSerif" w:hAnsi="FreeSerif"/>
          <w:lang w:val="en-GB"/>
        </w:rPr>
        <w:t>, https://www.w3.org/wiki/Validating_your_HTML?TB_iframe=true (accessed 6 September 2021).</w:t>
      </w:r>
    </w:p>
    <w:p w14:paraId="64EC199A" w14:textId="35E4D457" w:rsidR="00295A71" w:rsidRPr="00BB4780" w:rsidRDefault="00A216A3" w:rsidP="00BB4780">
      <w:pPr>
        <w:pStyle w:val="Textbody"/>
        <w:rPr>
          <w:lang w:val="en-GB"/>
        </w:rPr>
      </w:pPr>
      <w:r>
        <w:fldChar w:fldCharType="end"/>
      </w:r>
    </w:p>
    <w:p w14:paraId="509F2061" w14:textId="77777777" w:rsidR="00295A71" w:rsidRPr="00BB4780" w:rsidRDefault="00295A71">
      <w:pPr>
        <w:pStyle w:val="Referenses"/>
        <w:rPr>
          <w:lang w:val="en-GB"/>
        </w:rPr>
      </w:pPr>
      <w:bookmarkStart w:id="18" w:name="__RefNumPara__1905_1373209633"/>
      <w:bookmarkEnd w:id="18"/>
    </w:p>
    <w:p w14:paraId="03AA179D" w14:textId="77777777" w:rsidR="00295A71" w:rsidRPr="00BB4780" w:rsidRDefault="00295A71">
      <w:pPr>
        <w:pStyle w:val="Textbody"/>
        <w:rPr>
          <w:lang w:val="en-GB"/>
        </w:rPr>
      </w:pPr>
    </w:p>
    <w:sectPr w:rsidR="00295A71" w:rsidRPr="00BB4780">
      <w:headerReference w:type="default" r:id="rId10"/>
      <w:footerReference w:type="default" r:id="rId11"/>
      <w:pgSz w:w="11906" w:h="16838"/>
      <w:pgMar w:top="1134" w:right="1346" w:bottom="760" w:left="1485" w:header="720" w:footer="720" w:gutter="0"/>
      <w:cols w:space="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881A9" w14:textId="77777777" w:rsidR="00790EA4" w:rsidRDefault="00790EA4">
      <w:r>
        <w:separator/>
      </w:r>
    </w:p>
  </w:endnote>
  <w:endnote w:type="continuationSeparator" w:id="0">
    <w:p w14:paraId="01A028FE" w14:textId="77777777" w:rsidR="00790EA4" w:rsidRDefault="00790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font>
  <w:font w:name="Tahoma">
    <w:panose1 w:val="020B0604030504040204"/>
    <w:charset w:val="00"/>
    <w:family w:val="swiss"/>
    <w:pitch w:val="variable"/>
    <w:sig w:usb0="E1002EFF" w:usb1="C000605B" w:usb2="00000029" w:usb3="00000000" w:csb0="000101FF" w:csb1="00000000"/>
  </w:font>
  <w:font w:name="FreeSans">
    <w:altName w:val="Calibri"/>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FreeSerif">
    <w:altName w:val="Cambria"/>
    <w:charset w:val="00"/>
    <w:family w:val="roman"/>
    <w:pitch w:val="variable"/>
  </w:font>
  <w:font w:name="Liberation Sans">
    <w:charset w:val="00"/>
    <w:family w:val="swiss"/>
    <w:pitch w:val="variable"/>
  </w:font>
  <w:font w:name="DejaVu Sans">
    <w:charset w:val="00"/>
    <w:family w:val="auto"/>
    <w:pitch w:val="variable"/>
  </w:font>
  <w:font w:name="Lohit Hindi">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1B4C8" w14:textId="77777777" w:rsidR="004E0173" w:rsidRDefault="006B2D03">
    <w:pPr>
      <w:pStyle w:val="Sidfot"/>
      <w:jc w:val="center"/>
    </w:pPr>
    <w:r>
      <w:fldChar w:fldCharType="begin"/>
    </w:r>
    <w:r>
      <w:instrText xml:space="preserve"> PAGE </w:instrText>
    </w:r>
    <w:r>
      <w:fldChar w:fldCharType="separate"/>
    </w:r>
    <w:r>
      <w:t>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8BD10E" w14:textId="77777777" w:rsidR="00790EA4" w:rsidRDefault="00790EA4">
      <w:r>
        <w:rPr>
          <w:color w:val="000000"/>
        </w:rPr>
        <w:ptab w:relativeTo="margin" w:alignment="center" w:leader="none"/>
      </w:r>
    </w:p>
  </w:footnote>
  <w:footnote w:type="continuationSeparator" w:id="0">
    <w:p w14:paraId="23309B28" w14:textId="77777777" w:rsidR="00790EA4" w:rsidRDefault="00790E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36406" w14:textId="0182758D" w:rsidR="004E0173" w:rsidRDefault="00657202">
    <w:pPr>
      <w:pStyle w:val="Sidhuvud"/>
      <w:tabs>
        <w:tab w:val="clear" w:pos="4819"/>
        <w:tab w:val="clear" w:pos="9638"/>
        <w:tab w:val="right" w:pos="7709"/>
      </w:tabs>
    </w:pPr>
    <w:r w:rsidRPr="008F6C30">
      <w:t>Moment 2 - HTML</w:t>
    </w:r>
  </w:p>
  <w:p w14:paraId="6060E8DC" w14:textId="728FC5A5" w:rsidR="004E0173" w:rsidRDefault="00657202">
    <w:pPr>
      <w:pStyle w:val="Sidhuvud"/>
      <w:tabs>
        <w:tab w:val="clear" w:pos="4819"/>
        <w:tab w:val="clear" w:pos="9638"/>
        <w:tab w:val="right" w:pos="7725"/>
      </w:tabs>
    </w:pPr>
    <w:r>
      <w:t>Kristina Abrahamsson</w:t>
    </w:r>
    <w:r w:rsidR="006B2D03">
      <w:tab/>
    </w:r>
    <w:r w:rsidR="006B2D03" w:rsidRPr="008F6C30">
      <w:t>20</w:t>
    </w:r>
    <w:r w:rsidRPr="008F6C30">
      <w:t>21</w:t>
    </w:r>
    <w:r w:rsidR="006B2D03" w:rsidRPr="008F6C30">
      <w:t>-0</w:t>
    </w:r>
    <w:r w:rsidRPr="008F6C30">
      <w:t>8</w:t>
    </w:r>
    <w:r w:rsidR="006B2D03" w:rsidRPr="008F6C30">
      <w:t>-</w:t>
    </w:r>
    <w:r w:rsidRPr="008F6C30">
      <w:t>3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225"/>
    <w:multiLevelType w:val="multilevel"/>
    <w:tmpl w:val="412CBEA0"/>
    <w:styleLink w:val="WW8Num2"/>
    <w:lvl w:ilvl="0">
      <w:start w:val="1"/>
      <w:numFmt w:val="decimal"/>
      <w:lvlText w:val="[%1]"/>
      <w:lvlJc w:val="left"/>
      <w:pPr>
        <w:ind w:left="840" w:hanging="72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 w15:restartNumberingAfterBreak="0">
    <w:nsid w:val="0D1105B0"/>
    <w:multiLevelType w:val="hybridMultilevel"/>
    <w:tmpl w:val="B5423D9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105A101A"/>
    <w:multiLevelType w:val="hybridMultilevel"/>
    <w:tmpl w:val="F7064D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14856059"/>
    <w:multiLevelType w:val="multilevel"/>
    <w:tmpl w:val="E668D500"/>
    <w:styleLink w:val="Outline"/>
    <w:lvl w:ilvl="0">
      <w:start w:val="1"/>
      <w:numFmt w:val="decimal"/>
      <w:pStyle w:val="Rubrik1"/>
      <w:lvlText w:val="%1"/>
      <w:lvlJc w:val="left"/>
    </w:lvl>
    <w:lvl w:ilvl="1">
      <w:start w:val="1"/>
      <w:numFmt w:val="decimal"/>
      <w:pStyle w:val="Rubrik2"/>
      <w:lvlText w:val="%1.%2"/>
      <w:lvlJc w:val="left"/>
    </w:lvl>
    <w:lvl w:ilvl="2">
      <w:start w:val="1"/>
      <w:numFmt w:val="decimal"/>
      <w:pStyle w:val="Rubrik3"/>
      <w:lvlText w:val="%1.%2.%3"/>
      <w:lvlJc w:val="left"/>
    </w:lvl>
    <w:lvl w:ilvl="3">
      <w:start w:val="1"/>
      <w:numFmt w:val="decimal"/>
      <w:pStyle w:val="Rubrik4"/>
      <w:lvlText w:val="%1.%2.%3.%4"/>
      <w:lvlJc w:val="left"/>
    </w:lvl>
    <w:lvl w:ilvl="4">
      <w:start w:val="1"/>
      <w:numFmt w:val="decimal"/>
      <w:pStyle w:val="Rubrik5"/>
      <w:lvlText w:val="%1.%2.%3.%4.%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 w15:restartNumberingAfterBreak="0">
    <w:nsid w:val="28DE0418"/>
    <w:multiLevelType w:val="multilevel"/>
    <w:tmpl w:val="9C38769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1C6E07"/>
    <w:multiLevelType w:val="multilevel"/>
    <w:tmpl w:val="AD40F23C"/>
    <w:lvl w:ilvl="0">
      <w:start w:val="1"/>
      <w:numFmt w:val="decimal"/>
      <w:lvlText w:val="[%1]"/>
      <w:lvlJc w:val="left"/>
      <w:pPr>
        <w:ind w:left="720" w:hanging="72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6" w15:restartNumberingAfterBreak="0">
    <w:nsid w:val="76057E28"/>
    <w:multiLevelType w:val="hybridMultilevel"/>
    <w:tmpl w:val="49D8693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5"/>
  </w:num>
  <w:num w:numId="4">
    <w:abstractNumId w:val="4"/>
  </w:num>
  <w:num w:numId="5">
    <w:abstractNumId w:val="6"/>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5A71"/>
    <w:rsid w:val="00011C0B"/>
    <w:rsid w:val="000137CD"/>
    <w:rsid w:val="00020DD8"/>
    <w:rsid w:val="00023D95"/>
    <w:rsid w:val="00046C63"/>
    <w:rsid w:val="00087234"/>
    <w:rsid w:val="00095CA1"/>
    <w:rsid w:val="000B2F9F"/>
    <w:rsid w:val="000C17C4"/>
    <w:rsid w:val="000E0DF1"/>
    <w:rsid w:val="000F67CA"/>
    <w:rsid w:val="001173EE"/>
    <w:rsid w:val="00131A53"/>
    <w:rsid w:val="00144A09"/>
    <w:rsid w:val="0014648F"/>
    <w:rsid w:val="00157534"/>
    <w:rsid w:val="00185F2B"/>
    <w:rsid w:val="00191221"/>
    <w:rsid w:val="001944F3"/>
    <w:rsid w:val="001C30FD"/>
    <w:rsid w:val="001D4962"/>
    <w:rsid w:val="001E7AF2"/>
    <w:rsid w:val="001F4B03"/>
    <w:rsid w:val="00210A15"/>
    <w:rsid w:val="00216047"/>
    <w:rsid w:val="00222947"/>
    <w:rsid w:val="00226469"/>
    <w:rsid w:val="002321AE"/>
    <w:rsid w:val="002327D8"/>
    <w:rsid w:val="00234E5A"/>
    <w:rsid w:val="0023648C"/>
    <w:rsid w:val="00295A71"/>
    <w:rsid w:val="002B40A9"/>
    <w:rsid w:val="002F3076"/>
    <w:rsid w:val="00305719"/>
    <w:rsid w:val="00312E6D"/>
    <w:rsid w:val="00316A98"/>
    <w:rsid w:val="00322875"/>
    <w:rsid w:val="00326555"/>
    <w:rsid w:val="00336ADA"/>
    <w:rsid w:val="00361E99"/>
    <w:rsid w:val="00385427"/>
    <w:rsid w:val="0039039F"/>
    <w:rsid w:val="003B1CC8"/>
    <w:rsid w:val="003D2DF0"/>
    <w:rsid w:val="003E4CC7"/>
    <w:rsid w:val="003F11EA"/>
    <w:rsid w:val="00404ADC"/>
    <w:rsid w:val="00404BF5"/>
    <w:rsid w:val="00423278"/>
    <w:rsid w:val="00423A60"/>
    <w:rsid w:val="00425178"/>
    <w:rsid w:val="00433B40"/>
    <w:rsid w:val="0043494F"/>
    <w:rsid w:val="00435978"/>
    <w:rsid w:val="004642E9"/>
    <w:rsid w:val="00477943"/>
    <w:rsid w:val="00490760"/>
    <w:rsid w:val="004940EE"/>
    <w:rsid w:val="004A4FEA"/>
    <w:rsid w:val="004A51D6"/>
    <w:rsid w:val="004B13A4"/>
    <w:rsid w:val="004C05C1"/>
    <w:rsid w:val="004C35C6"/>
    <w:rsid w:val="004C4EB9"/>
    <w:rsid w:val="004C6F38"/>
    <w:rsid w:val="004D4575"/>
    <w:rsid w:val="004E1E42"/>
    <w:rsid w:val="004E4384"/>
    <w:rsid w:val="0053142C"/>
    <w:rsid w:val="005429FC"/>
    <w:rsid w:val="005560E4"/>
    <w:rsid w:val="00577BD5"/>
    <w:rsid w:val="0058063B"/>
    <w:rsid w:val="00582F61"/>
    <w:rsid w:val="005926DA"/>
    <w:rsid w:val="005E1997"/>
    <w:rsid w:val="005F25C9"/>
    <w:rsid w:val="005F58A6"/>
    <w:rsid w:val="00610FAD"/>
    <w:rsid w:val="00634048"/>
    <w:rsid w:val="00650BE5"/>
    <w:rsid w:val="00655259"/>
    <w:rsid w:val="00657202"/>
    <w:rsid w:val="006637FD"/>
    <w:rsid w:val="006726E8"/>
    <w:rsid w:val="00673510"/>
    <w:rsid w:val="00680DFE"/>
    <w:rsid w:val="006819F8"/>
    <w:rsid w:val="00692D63"/>
    <w:rsid w:val="00696E03"/>
    <w:rsid w:val="006A02F0"/>
    <w:rsid w:val="006B2D03"/>
    <w:rsid w:val="006E7D38"/>
    <w:rsid w:val="006F330B"/>
    <w:rsid w:val="006F7C20"/>
    <w:rsid w:val="00705CE2"/>
    <w:rsid w:val="00717149"/>
    <w:rsid w:val="0073593D"/>
    <w:rsid w:val="007434C7"/>
    <w:rsid w:val="0074725B"/>
    <w:rsid w:val="00753F05"/>
    <w:rsid w:val="007573D2"/>
    <w:rsid w:val="00780C9B"/>
    <w:rsid w:val="00790EA4"/>
    <w:rsid w:val="0079188D"/>
    <w:rsid w:val="00793E2B"/>
    <w:rsid w:val="007946C9"/>
    <w:rsid w:val="007A49D1"/>
    <w:rsid w:val="007B06C8"/>
    <w:rsid w:val="007B31B8"/>
    <w:rsid w:val="007B5DFB"/>
    <w:rsid w:val="007B6DEF"/>
    <w:rsid w:val="007C65C6"/>
    <w:rsid w:val="007E2733"/>
    <w:rsid w:val="007F35C4"/>
    <w:rsid w:val="00813763"/>
    <w:rsid w:val="008218BD"/>
    <w:rsid w:val="00837479"/>
    <w:rsid w:val="008432D7"/>
    <w:rsid w:val="00875E6B"/>
    <w:rsid w:val="0088249A"/>
    <w:rsid w:val="00882B49"/>
    <w:rsid w:val="00882F3B"/>
    <w:rsid w:val="00883364"/>
    <w:rsid w:val="00887490"/>
    <w:rsid w:val="008A3C86"/>
    <w:rsid w:val="008A4695"/>
    <w:rsid w:val="008C026A"/>
    <w:rsid w:val="008C0DD9"/>
    <w:rsid w:val="008C2A92"/>
    <w:rsid w:val="008D7A8D"/>
    <w:rsid w:val="008F6C30"/>
    <w:rsid w:val="00926640"/>
    <w:rsid w:val="00946939"/>
    <w:rsid w:val="009501B7"/>
    <w:rsid w:val="00951203"/>
    <w:rsid w:val="0095594D"/>
    <w:rsid w:val="00970EE9"/>
    <w:rsid w:val="0097601C"/>
    <w:rsid w:val="00984B21"/>
    <w:rsid w:val="00995E7D"/>
    <w:rsid w:val="009D3F1A"/>
    <w:rsid w:val="009D6142"/>
    <w:rsid w:val="009F58B2"/>
    <w:rsid w:val="00A10C3A"/>
    <w:rsid w:val="00A17A57"/>
    <w:rsid w:val="00A210CF"/>
    <w:rsid w:val="00A216A3"/>
    <w:rsid w:val="00A339B5"/>
    <w:rsid w:val="00A47D41"/>
    <w:rsid w:val="00A566A2"/>
    <w:rsid w:val="00A863C7"/>
    <w:rsid w:val="00A9382C"/>
    <w:rsid w:val="00A97584"/>
    <w:rsid w:val="00AB421E"/>
    <w:rsid w:val="00AE04ED"/>
    <w:rsid w:val="00AE78DF"/>
    <w:rsid w:val="00AF5EAF"/>
    <w:rsid w:val="00B0218F"/>
    <w:rsid w:val="00B30532"/>
    <w:rsid w:val="00B370A2"/>
    <w:rsid w:val="00B5357E"/>
    <w:rsid w:val="00B67CBE"/>
    <w:rsid w:val="00BB4780"/>
    <w:rsid w:val="00BC48E4"/>
    <w:rsid w:val="00BD4B6B"/>
    <w:rsid w:val="00BD7675"/>
    <w:rsid w:val="00BE26D3"/>
    <w:rsid w:val="00BF53FE"/>
    <w:rsid w:val="00BF7A68"/>
    <w:rsid w:val="00C2003F"/>
    <w:rsid w:val="00C21FAD"/>
    <w:rsid w:val="00C23BCD"/>
    <w:rsid w:val="00C24F31"/>
    <w:rsid w:val="00C25540"/>
    <w:rsid w:val="00C26CFA"/>
    <w:rsid w:val="00C509AB"/>
    <w:rsid w:val="00C65D8F"/>
    <w:rsid w:val="00C763CE"/>
    <w:rsid w:val="00C81C54"/>
    <w:rsid w:val="00C843BA"/>
    <w:rsid w:val="00C903B3"/>
    <w:rsid w:val="00C94E21"/>
    <w:rsid w:val="00C95EC5"/>
    <w:rsid w:val="00CD0090"/>
    <w:rsid w:val="00CE31A5"/>
    <w:rsid w:val="00D004FE"/>
    <w:rsid w:val="00D078D0"/>
    <w:rsid w:val="00D1157D"/>
    <w:rsid w:val="00D11A18"/>
    <w:rsid w:val="00D15E6A"/>
    <w:rsid w:val="00D200B1"/>
    <w:rsid w:val="00D42C35"/>
    <w:rsid w:val="00D50793"/>
    <w:rsid w:val="00D52208"/>
    <w:rsid w:val="00D9558B"/>
    <w:rsid w:val="00D95ECE"/>
    <w:rsid w:val="00DB11AF"/>
    <w:rsid w:val="00DC7FF8"/>
    <w:rsid w:val="00DD3000"/>
    <w:rsid w:val="00DF2FF2"/>
    <w:rsid w:val="00DF7AFB"/>
    <w:rsid w:val="00E059A0"/>
    <w:rsid w:val="00E10520"/>
    <w:rsid w:val="00E1205B"/>
    <w:rsid w:val="00E248EE"/>
    <w:rsid w:val="00E433DF"/>
    <w:rsid w:val="00E45B8E"/>
    <w:rsid w:val="00E61E55"/>
    <w:rsid w:val="00E72CCB"/>
    <w:rsid w:val="00E90EB8"/>
    <w:rsid w:val="00EA2B56"/>
    <w:rsid w:val="00EC60E0"/>
    <w:rsid w:val="00ED6ED6"/>
    <w:rsid w:val="00EE2DB2"/>
    <w:rsid w:val="00F36296"/>
    <w:rsid w:val="00F36EA2"/>
    <w:rsid w:val="00F4777C"/>
    <w:rsid w:val="00F5451B"/>
    <w:rsid w:val="00F63329"/>
    <w:rsid w:val="00F860C8"/>
    <w:rsid w:val="00F91225"/>
    <w:rsid w:val="00F921B6"/>
    <w:rsid w:val="00FB385E"/>
    <w:rsid w:val="00FB636C"/>
    <w:rsid w:val="00FD3509"/>
    <w:rsid w:val="00FE280E"/>
    <w:rsid w:val="00FE3467"/>
    <w:rsid w:val="00FF1750"/>
    <w:rsid w:val="00FF54F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8A70B"/>
  <w15:docId w15:val="{552F8622-7897-4051-983E-C1372C9FD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ahoma"/>
        <w:kern w:val="3"/>
        <w:sz w:val="24"/>
        <w:szCs w:val="24"/>
        <w:lang w:val="sv-SE"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Rubrik"/>
    <w:next w:val="Textbody"/>
    <w:uiPriority w:val="9"/>
    <w:qFormat/>
    <w:pPr>
      <w:pageBreakBefore/>
      <w:numPr>
        <w:numId w:val="1"/>
      </w:numPr>
      <w:spacing w:before="720" w:after="91"/>
      <w:jc w:val="left"/>
      <w:outlineLvl w:val="0"/>
    </w:pPr>
    <w:rPr>
      <w:sz w:val="44"/>
    </w:rPr>
  </w:style>
  <w:style w:type="paragraph" w:styleId="Rubrik2">
    <w:name w:val="heading 2"/>
    <w:basedOn w:val="Rubrik"/>
    <w:next w:val="Textbody"/>
    <w:uiPriority w:val="9"/>
    <w:unhideWhenUsed/>
    <w:qFormat/>
    <w:pPr>
      <w:numPr>
        <w:ilvl w:val="1"/>
        <w:numId w:val="1"/>
      </w:numPr>
      <w:spacing w:before="119" w:after="68"/>
      <w:jc w:val="left"/>
      <w:outlineLvl w:val="1"/>
    </w:pPr>
    <w:rPr>
      <w:i/>
      <w:iCs/>
      <w:sz w:val="28"/>
      <w:szCs w:val="28"/>
    </w:rPr>
  </w:style>
  <w:style w:type="paragraph" w:styleId="Rubrik3">
    <w:name w:val="heading 3"/>
    <w:basedOn w:val="Rubrik"/>
    <w:next w:val="Textbody"/>
    <w:uiPriority w:val="9"/>
    <w:semiHidden/>
    <w:unhideWhenUsed/>
    <w:qFormat/>
    <w:pPr>
      <w:numPr>
        <w:ilvl w:val="2"/>
        <w:numId w:val="1"/>
      </w:numPr>
      <w:spacing w:before="119" w:after="68"/>
      <w:jc w:val="left"/>
      <w:outlineLvl w:val="2"/>
    </w:pPr>
    <w:rPr>
      <w:sz w:val="28"/>
      <w:szCs w:val="28"/>
    </w:rPr>
  </w:style>
  <w:style w:type="paragraph" w:styleId="Rubrik4">
    <w:name w:val="heading 4"/>
    <w:basedOn w:val="Rubrik"/>
    <w:next w:val="Textbody"/>
    <w:uiPriority w:val="9"/>
    <w:semiHidden/>
    <w:unhideWhenUsed/>
    <w:qFormat/>
    <w:pPr>
      <w:numPr>
        <w:ilvl w:val="3"/>
        <w:numId w:val="1"/>
      </w:numPr>
      <w:jc w:val="left"/>
      <w:outlineLvl w:val="3"/>
    </w:pPr>
    <w:rPr>
      <w:i/>
      <w:iCs/>
      <w:sz w:val="24"/>
    </w:rPr>
  </w:style>
  <w:style w:type="paragraph" w:styleId="Rubrik5">
    <w:name w:val="heading 5"/>
    <w:basedOn w:val="Rubrik"/>
    <w:next w:val="Textbody"/>
    <w:uiPriority w:val="9"/>
    <w:semiHidden/>
    <w:unhideWhenUsed/>
    <w:qFormat/>
    <w:pPr>
      <w:numPr>
        <w:ilvl w:val="4"/>
        <w:numId w:val="1"/>
      </w:numPr>
      <w:spacing w:before="119" w:after="68"/>
      <w:outlineLvl w:val="4"/>
    </w:p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numbering" w:customStyle="1" w:styleId="Outline">
    <w:name w:val="Outline"/>
    <w:basedOn w:val="Ingenlista"/>
    <w:pPr>
      <w:numPr>
        <w:numId w:val="1"/>
      </w:numPr>
    </w:pPr>
  </w:style>
  <w:style w:type="paragraph" w:customStyle="1" w:styleId="Standard">
    <w:name w:val="Standard"/>
    <w:link w:val="StandardChar"/>
    <w:pPr>
      <w:keepLines/>
      <w:jc w:val="both"/>
    </w:pPr>
    <w:rPr>
      <w:rFonts w:ascii="FreeSerif" w:eastAsia="FreeSerif" w:hAnsi="FreeSerif" w:cs="FreeSerif"/>
    </w:rPr>
  </w:style>
  <w:style w:type="paragraph" w:customStyle="1" w:styleId="Heading">
    <w:name w:val="Heading"/>
    <w:basedOn w:val="Standard"/>
    <w:next w:val="Textbody"/>
    <w:pPr>
      <w:keepNext/>
      <w:spacing w:before="240" w:after="120"/>
    </w:pPr>
    <w:rPr>
      <w:rFonts w:ascii="Liberation Sans" w:eastAsia="DejaVu Sans" w:hAnsi="Liberation Sans" w:cs="Lohit Hindi"/>
      <w:sz w:val="28"/>
      <w:szCs w:val="28"/>
    </w:rPr>
  </w:style>
  <w:style w:type="paragraph" w:customStyle="1" w:styleId="Textbody">
    <w:name w:val="Text body"/>
    <w:basedOn w:val="Standard"/>
    <w:link w:val="TextbodyChar"/>
    <w:pPr>
      <w:keepLines w:val="0"/>
      <w:widowControl/>
      <w:suppressAutoHyphens w:val="0"/>
      <w:spacing w:before="57" w:after="238"/>
    </w:pPr>
  </w:style>
  <w:style w:type="paragraph" w:styleId="Rubrik">
    <w:name w:val="Title"/>
    <w:basedOn w:val="Standard"/>
    <w:next w:val="Underrubrik"/>
    <w:uiPriority w:val="10"/>
    <w:qFormat/>
    <w:pPr>
      <w:keepNext/>
      <w:spacing w:before="240" w:after="120"/>
      <w:jc w:val="center"/>
    </w:pPr>
    <w:rPr>
      <w:rFonts w:ascii="FreeSans" w:eastAsia="Microsoft YaHei" w:hAnsi="FreeSans" w:cs="Mangal"/>
      <w:b/>
      <w:bCs/>
      <w:sz w:val="36"/>
      <w:szCs w:val="36"/>
    </w:rPr>
  </w:style>
  <w:style w:type="paragraph" w:styleId="Underrubrik">
    <w:name w:val="Subtitle"/>
    <w:basedOn w:val="Rubrik"/>
    <w:next w:val="Textbody"/>
    <w:uiPriority w:val="11"/>
    <w:qFormat/>
    <w:rPr>
      <w:i/>
      <w:iCs/>
      <w:sz w:val="28"/>
      <w:szCs w:val="28"/>
    </w:rPr>
  </w:style>
  <w:style w:type="paragraph" w:styleId="Lista">
    <w:name w:val="List"/>
    <w:basedOn w:val="Textbody"/>
    <w:rPr>
      <w:rFonts w:cs="Tahoma"/>
    </w:rPr>
  </w:style>
  <w:style w:type="paragraph" w:styleId="Beskrivning">
    <w:name w:val="caption"/>
    <w:basedOn w:val="Standard"/>
    <w:pPr>
      <w:suppressLineNumbers/>
      <w:spacing w:before="120" w:after="120"/>
    </w:pPr>
    <w:rPr>
      <w:rFonts w:cs="Tahoma"/>
      <w:i/>
      <w:iCs/>
    </w:rPr>
  </w:style>
  <w:style w:type="paragraph" w:customStyle="1" w:styleId="Index">
    <w:name w:val="Index"/>
    <w:basedOn w:val="Standard"/>
    <w:pPr>
      <w:suppressLineNumbers/>
    </w:pPr>
    <w:rPr>
      <w:rFonts w:cs="Tahoma"/>
    </w:rPr>
  </w:style>
  <w:style w:type="paragraph" w:styleId="Sidhuvud">
    <w:name w:val="header"/>
    <w:basedOn w:val="Standard"/>
    <w:pPr>
      <w:suppressLineNumbers/>
      <w:tabs>
        <w:tab w:val="center" w:pos="4819"/>
        <w:tab w:val="right" w:pos="9638"/>
      </w:tabs>
    </w:pPr>
  </w:style>
  <w:style w:type="paragraph" w:styleId="Sidfot">
    <w:name w:val="footer"/>
    <w:basedOn w:val="Standard"/>
    <w:pPr>
      <w:suppressLineNumbers/>
      <w:tabs>
        <w:tab w:val="center" w:pos="4819"/>
        <w:tab w:val="right" w:pos="9638"/>
      </w:tabs>
    </w:pPr>
  </w:style>
  <w:style w:type="paragraph" w:customStyle="1" w:styleId="Heading1nonumber">
    <w:name w:val="Heading 1 no number"/>
    <w:basedOn w:val="Rubrik1"/>
    <w:next w:val="Textbody"/>
    <w:pPr>
      <w:numPr>
        <w:numId w:val="0"/>
      </w:numPr>
    </w:pPr>
  </w:style>
  <w:style w:type="paragraph" w:customStyle="1" w:styleId="ContentsHeading">
    <w:name w:val="Contents Heading"/>
    <w:basedOn w:val="Rubrik"/>
    <w:pPr>
      <w:suppressLineNumbers/>
      <w:spacing w:before="720" w:after="91"/>
      <w:jc w:val="left"/>
    </w:pPr>
    <w:rPr>
      <w:sz w:val="44"/>
      <w:szCs w:val="32"/>
    </w:rPr>
  </w:style>
  <w:style w:type="paragraph" w:customStyle="1" w:styleId="Contents1">
    <w:name w:val="Contents 1"/>
    <w:basedOn w:val="Index"/>
    <w:pPr>
      <w:tabs>
        <w:tab w:val="right" w:leader="dot" w:pos="7710"/>
      </w:tabs>
      <w:spacing w:before="119"/>
    </w:pPr>
    <w:rPr>
      <w:b/>
    </w:rPr>
  </w:style>
  <w:style w:type="paragraph" w:customStyle="1" w:styleId="Contents2">
    <w:name w:val="Contents 2"/>
    <w:basedOn w:val="Index"/>
    <w:pPr>
      <w:tabs>
        <w:tab w:val="right" w:leader="dot" w:pos="7427"/>
      </w:tabs>
    </w:pPr>
  </w:style>
  <w:style w:type="paragraph" w:customStyle="1" w:styleId="Contents3">
    <w:name w:val="Contents 3"/>
    <w:basedOn w:val="Index"/>
    <w:pPr>
      <w:tabs>
        <w:tab w:val="right" w:leader="dot" w:pos="7144"/>
      </w:tabs>
    </w:pPr>
  </w:style>
  <w:style w:type="paragraph" w:customStyle="1" w:styleId="Framecontents">
    <w:name w:val="Frame contents"/>
    <w:basedOn w:val="Textbody"/>
  </w:style>
  <w:style w:type="paragraph" w:customStyle="1" w:styleId="Textbodyindent">
    <w:name w:val="Text body indent"/>
    <w:basedOn w:val="Textbody"/>
    <w:pPr>
      <w:ind w:left="283"/>
    </w:pPr>
  </w:style>
  <w:style w:type="paragraph" w:styleId="Index1">
    <w:name w:val="index 1"/>
    <w:basedOn w:val="Index"/>
  </w:style>
  <w:style w:type="paragraph" w:customStyle="1" w:styleId="List1">
    <w:name w:val="List 1"/>
    <w:basedOn w:val="Lista"/>
    <w:pPr>
      <w:spacing w:before="0" w:after="120"/>
      <w:ind w:left="360" w:hanging="360"/>
    </w:pPr>
  </w:style>
  <w:style w:type="paragraph" w:styleId="Lista2">
    <w:name w:val="List 2"/>
    <w:basedOn w:val="Lista"/>
    <w:pPr>
      <w:spacing w:before="0" w:after="120"/>
      <w:ind w:left="720" w:hanging="360"/>
    </w:pPr>
  </w:style>
  <w:style w:type="paragraph" w:customStyle="1" w:styleId="Contents10">
    <w:name w:val="Contents 10"/>
    <w:basedOn w:val="Index"/>
    <w:pPr>
      <w:tabs>
        <w:tab w:val="right" w:leader="dot" w:pos="5163"/>
      </w:tabs>
      <w:spacing w:before="119"/>
    </w:pPr>
    <w:rPr>
      <w:rFonts w:cs="FreeSerif"/>
      <w:b/>
    </w:rPr>
  </w:style>
  <w:style w:type="paragraph" w:customStyle="1" w:styleId="Contents4">
    <w:name w:val="Contents 4"/>
    <w:basedOn w:val="Index"/>
    <w:pPr>
      <w:tabs>
        <w:tab w:val="right" w:leader="dot" w:pos="6861"/>
      </w:tabs>
    </w:pPr>
  </w:style>
  <w:style w:type="paragraph" w:customStyle="1" w:styleId="Contents5">
    <w:name w:val="Contents 5"/>
    <w:basedOn w:val="Index"/>
    <w:pPr>
      <w:tabs>
        <w:tab w:val="right" w:leader="dot" w:pos="6578"/>
      </w:tabs>
    </w:p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styleId="Citat">
    <w:name w:val="Quote"/>
    <w:basedOn w:val="Textbody"/>
    <w:pPr>
      <w:ind w:left="567" w:right="567"/>
    </w:pPr>
    <w:rPr>
      <w:sz w:val="20"/>
    </w:rPr>
  </w:style>
  <w:style w:type="paragraph" w:customStyle="1" w:styleId="Referenses">
    <w:name w:val="Referenses"/>
    <w:basedOn w:val="Textbody"/>
    <w:pPr>
      <w:jc w:val="left"/>
    </w:pPr>
  </w:style>
  <w:style w:type="paragraph" w:customStyle="1" w:styleId="Heading2nonumber">
    <w:name w:val="Heading 2 no number"/>
    <w:basedOn w:val="Heading1nonumber"/>
    <w:pPr>
      <w:pageBreakBefore w:val="0"/>
      <w:spacing w:before="0" w:after="119"/>
    </w:pPr>
    <w:rPr>
      <w:sz w:val="28"/>
    </w:rPr>
  </w:style>
  <w:style w:type="paragraph" w:customStyle="1" w:styleId="Drawing">
    <w:name w:val="Drawing"/>
    <w:basedOn w:val="Beskrivning"/>
  </w:style>
  <w:style w:type="paragraph" w:customStyle="1" w:styleId="Figure">
    <w:name w:val="Figure"/>
    <w:basedOn w:val="Beskrivning"/>
    <w:rPr>
      <w:b/>
      <w:i w:val="0"/>
      <w:sz w:val="20"/>
    </w:rPr>
  </w:style>
  <w:style w:type="paragraph" w:customStyle="1" w:styleId="Table">
    <w:name w:val="Table"/>
    <w:basedOn w:val="Beskrivning"/>
    <w:rPr>
      <w:b/>
      <w:i w:val="0"/>
      <w:sz w:val="20"/>
    </w:rPr>
  </w:style>
  <w:style w:type="paragraph" w:customStyle="1" w:styleId="Fomula">
    <w:name w:val="Fomula"/>
    <w:basedOn w:val="Textbody"/>
    <w:pPr>
      <w:tabs>
        <w:tab w:val="left" w:pos="7087"/>
      </w:tabs>
      <w:spacing w:before="0" w:after="119"/>
      <w:ind w:left="567"/>
      <w:jc w:val="left"/>
    </w:pPr>
  </w:style>
  <w:style w:type="character" w:customStyle="1" w:styleId="NumberingSymbols">
    <w:name w:val="Numbering Symbols"/>
  </w:style>
  <w:style w:type="character" w:customStyle="1" w:styleId="Internetlink">
    <w:name w:val="Internet link"/>
    <w:rPr>
      <w:color w:val="000080"/>
      <w:u w:val="single"/>
    </w:rPr>
  </w:style>
  <w:style w:type="character" w:customStyle="1" w:styleId="Zeichenformat">
    <w:name w:val="Zeichenformat"/>
  </w:style>
  <w:style w:type="numbering" w:customStyle="1" w:styleId="WW8Num2">
    <w:name w:val="WW8Num2"/>
    <w:basedOn w:val="Ingenlista"/>
    <w:pPr>
      <w:numPr>
        <w:numId w:val="2"/>
      </w:numPr>
    </w:pPr>
  </w:style>
  <w:style w:type="paragraph" w:styleId="Innehllsfrteckningsrubrik">
    <w:name w:val="TOC Heading"/>
    <w:basedOn w:val="Rubrik1"/>
    <w:next w:val="Normal"/>
    <w:uiPriority w:val="39"/>
    <w:unhideWhenUsed/>
    <w:qFormat/>
    <w:rsid w:val="0058063B"/>
    <w:pPr>
      <w:pageBreakBefore w:val="0"/>
      <w:widowControl/>
      <w:numPr>
        <w:numId w:val="0"/>
      </w:numPr>
      <w:suppressAutoHyphens w:val="0"/>
      <w:autoSpaceDN/>
      <w:spacing w:before="240" w:after="0" w:line="259" w:lineRule="auto"/>
      <w:textAlignment w:val="auto"/>
      <w:outlineLvl w:val="9"/>
    </w:pPr>
    <w:rPr>
      <w:rFonts w:asciiTheme="majorHAnsi" w:eastAsiaTheme="majorEastAsia" w:hAnsiTheme="majorHAnsi" w:cstheme="majorBidi"/>
      <w:b w:val="0"/>
      <w:bCs w:val="0"/>
      <w:color w:val="2F5496" w:themeColor="accent1" w:themeShade="BF"/>
      <w:kern w:val="0"/>
      <w:sz w:val="32"/>
      <w:szCs w:val="32"/>
      <w:lang w:eastAsia="sv-SE" w:bidi="ar-SA"/>
    </w:rPr>
  </w:style>
  <w:style w:type="paragraph" w:styleId="Innehll2">
    <w:name w:val="toc 2"/>
    <w:basedOn w:val="Normal"/>
    <w:next w:val="Normal"/>
    <w:autoRedefine/>
    <w:uiPriority w:val="39"/>
    <w:unhideWhenUsed/>
    <w:rsid w:val="0058063B"/>
    <w:pPr>
      <w:widowControl/>
      <w:suppressAutoHyphens w:val="0"/>
      <w:autoSpaceDN/>
      <w:spacing w:after="100" w:line="259" w:lineRule="auto"/>
      <w:ind w:left="220"/>
      <w:textAlignment w:val="auto"/>
    </w:pPr>
    <w:rPr>
      <w:rFonts w:asciiTheme="minorHAnsi" w:eastAsiaTheme="minorEastAsia" w:hAnsiTheme="minorHAnsi" w:cs="Times New Roman"/>
      <w:kern w:val="0"/>
      <w:sz w:val="22"/>
      <w:szCs w:val="22"/>
      <w:lang w:eastAsia="sv-SE" w:bidi="ar-SA"/>
    </w:rPr>
  </w:style>
  <w:style w:type="paragraph" w:styleId="Innehll1">
    <w:name w:val="toc 1"/>
    <w:basedOn w:val="Normal"/>
    <w:next w:val="Normal"/>
    <w:autoRedefine/>
    <w:uiPriority w:val="39"/>
    <w:unhideWhenUsed/>
    <w:rsid w:val="0058063B"/>
    <w:pPr>
      <w:widowControl/>
      <w:suppressAutoHyphens w:val="0"/>
      <w:autoSpaceDN/>
      <w:spacing w:after="100" w:line="259" w:lineRule="auto"/>
      <w:textAlignment w:val="auto"/>
    </w:pPr>
    <w:rPr>
      <w:rFonts w:asciiTheme="minorHAnsi" w:eastAsiaTheme="minorEastAsia" w:hAnsiTheme="minorHAnsi" w:cs="Times New Roman"/>
      <w:kern w:val="0"/>
      <w:sz w:val="22"/>
      <w:szCs w:val="22"/>
      <w:lang w:eastAsia="sv-SE" w:bidi="ar-SA"/>
    </w:rPr>
  </w:style>
  <w:style w:type="paragraph" w:styleId="Innehll3">
    <w:name w:val="toc 3"/>
    <w:basedOn w:val="Normal"/>
    <w:next w:val="Normal"/>
    <w:autoRedefine/>
    <w:uiPriority w:val="39"/>
    <w:unhideWhenUsed/>
    <w:rsid w:val="0058063B"/>
    <w:pPr>
      <w:widowControl/>
      <w:suppressAutoHyphens w:val="0"/>
      <w:autoSpaceDN/>
      <w:spacing w:after="100" w:line="259" w:lineRule="auto"/>
      <w:ind w:left="440"/>
      <w:textAlignment w:val="auto"/>
    </w:pPr>
    <w:rPr>
      <w:rFonts w:asciiTheme="minorHAnsi" w:eastAsiaTheme="minorEastAsia" w:hAnsiTheme="minorHAnsi" w:cs="Times New Roman"/>
      <w:kern w:val="0"/>
      <w:sz w:val="22"/>
      <w:szCs w:val="22"/>
      <w:lang w:eastAsia="sv-SE" w:bidi="ar-SA"/>
    </w:rPr>
  </w:style>
  <w:style w:type="paragraph" w:styleId="Innehll9">
    <w:name w:val="toc 9"/>
    <w:basedOn w:val="Normal"/>
    <w:next w:val="Normal"/>
    <w:autoRedefine/>
    <w:uiPriority w:val="39"/>
    <w:unhideWhenUsed/>
    <w:rsid w:val="0058063B"/>
    <w:pPr>
      <w:spacing w:after="100"/>
      <w:ind w:left="1920"/>
    </w:pPr>
    <w:rPr>
      <w:rFonts w:cs="Mangal"/>
      <w:szCs w:val="21"/>
    </w:rPr>
  </w:style>
  <w:style w:type="character" w:styleId="Hyperlnk">
    <w:name w:val="Hyperlink"/>
    <w:basedOn w:val="Standardstycketeckensnitt"/>
    <w:uiPriority w:val="99"/>
    <w:unhideWhenUsed/>
    <w:rsid w:val="0058063B"/>
    <w:rPr>
      <w:color w:val="0563C1" w:themeColor="hyperlink"/>
      <w:u w:val="single"/>
    </w:rPr>
  </w:style>
  <w:style w:type="character" w:styleId="Olstomnmnande">
    <w:name w:val="Unresolved Mention"/>
    <w:basedOn w:val="Standardstycketeckensnitt"/>
    <w:uiPriority w:val="99"/>
    <w:semiHidden/>
    <w:unhideWhenUsed/>
    <w:rsid w:val="00951203"/>
    <w:rPr>
      <w:color w:val="605E5C"/>
      <w:shd w:val="clear" w:color="auto" w:fill="E1DFDD"/>
    </w:rPr>
  </w:style>
  <w:style w:type="paragraph" w:styleId="Ingetavstnd">
    <w:name w:val="No Spacing"/>
    <w:uiPriority w:val="1"/>
    <w:qFormat/>
    <w:rsid w:val="000E0DF1"/>
    <w:rPr>
      <w:rFonts w:cs="Mangal"/>
      <w:szCs w:val="21"/>
    </w:rPr>
  </w:style>
  <w:style w:type="paragraph" w:customStyle="1" w:styleId="underrubrik0">
    <w:name w:val="underrubrik"/>
    <w:basedOn w:val="Textbody"/>
    <w:link w:val="underrubrikChar"/>
    <w:qFormat/>
    <w:rsid w:val="00AE78DF"/>
    <w:rPr>
      <w:b/>
      <w:bCs/>
    </w:rPr>
  </w:style>
  <w:style w:type="paragraph" w:customStyle="1" w:styleId="vanligtext">
    <w:name w:val="vanlig text"/>
    <w:basedOn w:val="Textbody"/>
    <w:link w:val="vanligtextChar"/>
    <w:qFormat/>
    <w:rsid w:val="001173EE"/>
    <w:pPr>
      <w:jc w:val="left"/>
    </w:pPr>
  </w:style>
  <w:style w:type="character" w:customStyle="1" w:styleId="StandardChar">
    <w:name w:val="Standard Char"/>
    <w:basedOn w:val="Standardstycketeckensnitt"/>
    <w:link w:val="Standard"/>
    <w:rsid w:val="00AE78DF"/>
    <w:rPr>
      <w:rFonts w:ascii="FreeSerif" w:eastAsia="FreeSerif" w:hAnsi="FreeSerif" w:cs="FreeSerif"/>
    </w:rPr>
  </w:style>
  <w:style w:type="character" w:customStyle="1" w:styleId="TextbodyChar">
    <w:name w:val="Text body Char"/>
    <w:basedOn w:val="StandardChar"/>
    <w:link w:val="Textbody"/>
    <w:rsid w:val="00AE78DF"/>
    <w:rPr>
      <w:rFonts w:ascii="FreeSerif" w:eastAsia="FreeSerif" w:hAnsi="FreeSerif" w:cs="FreeSerif"/>
    </w:rPr>
  </w:style>
  <w:style w:type="character" w:customStyle="1" w:styleId="underrubrikChar">
    <w:name w:val="underrubrik Char"/>
    <w:basedOn w:val="TextbodyChar"/>
    <w:link w:val="underrubrik0"/>
    <w:rsid w:val="00AE78DF"/>
    <w:rPr>
      <w:rFonts w:ascii="FreeSerif" w:eastAsia="FreeSerif" w:hAnsi="FreeSerif" w:cs="FreeSerif"/>
      <w:b/>
      <w:bCs/>
    </w:rPr>
  </w:style>
  <w:style w:type="character" w:customStyle="1" w:styleId="vanligtextChar">
    <w:name w:val="vanlig text Char"/>
    <w:basedOn w:val="TextbodyChar"/>
    <w:link w:val="vanligtext"/>
    <w:rsid w:val="001173EE"/>
    <w:rPr>
      <w:rFonts w:ascii="FreeSerif" w:eastAsia="FreeSerif" w:hAnsi="FreeSerif" w:cs="FreeSerif"/>
    </w:rPr>
  </w:style>
  <w:style w:type="paragraph" w:styleId="Litteraturfrteckning">
    <w:name w:val="Bibliography"/>
    <w:basedOn w:val="Normal"/>
    <w:next w:val="Normal"/>
    <w:uiPriority w:val="37"/>
    <w:unhideWhenUsed/>
    <w:rsid w:val="00087234"/>
    <w:pPr>
      <w:tabs>
        <w:tab w:val="left" w:pos="504"/>
      </w:tabs>
      <w:spacing w:after="240"/>
      <w:ind w:left="504" w:hanging="50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14676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rab2100@student.miun.s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7F8244-D972-46A4-8994-7FB0FBA1C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9</Pages>
  <Words>4738</Words>
  <Characters>25115</Characters>
  <Application>Microsoft Office Word</Application>
  <DocSecurity>0</DocSecurity>
  <Lines>209</Lines>
  <Paragraphs>59</Paragraphs>
  <ScaleCrop>false</ScaleCrop>
  <Company/>
  <LinksUpToDate>false</LinksUpToDate>
  <CharactersWithSpaces>29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ger Norling</dc:creator>
  <cp:lastModifiedBy>Kristina Abrahamsson</cp:lastModifiedBy>
  <cp:revision>224</cp:revision>
  <cp:lastPrinted>2021-09-06T11:04:00Z</cp:lastPrinted>
  <dcterms:created xsi:type="dcterms:W3CDTF">2021-08-31T15:03:00Z</dcterms:created>
  <dcterms:modified xsi:type="dcterms:W3CDTF">2021-09-06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MCazN37"/&gt;&lt;style id="http://www.zotero.org/styles/sage-vancouver-bracket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